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4C3DD72"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F644F4">
        <w:rPr>
          <w:noProof/>
        </w:rPr>
        <w:t>20-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4992DE12" w:rsidR="00475B51" w:rsidRPr="00FA0406" w:rsidRDefault="00475B51"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475B51" w:rsidRDefault="00475B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4992DE12" w:rsidR="00475B51" w:rsidRPr="00FA0406" w:rsidRDefault="00475B51"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475B51" w:rsidRDefault="00475B51"/>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475B51" w:rsidRPr="000A30D6" w:rsidRDefault="00475B51"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475B51" w:rsidRPr="000A30D6" w:rsidRDefault="00475B51"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475B51" w:rsidRPr="000A30D6" w:rsidRDefault="00475B51"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475B51"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475B51" w:rsidRPr="000A30D6" w:rsidRDefault="00475B51"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475B51" w:rsidRPr="000A30D6" w:rsidRDefault="00475B51"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475B51" w:rsidRPr="000A30D6" w:rsidRDefault="00475B51"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475B51" w:rsidRPr="000A30D6" w:rsidRDefault="00475B51"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475B51" w:rsidRPr="000A30D6" w:rsidRDefault="00475B51"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475B51"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475B51" w:rsidRPr="000A30D6" w:rsidRDefault="00475B51"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475B51" w:rsidRPr="000A30D6" w:rsidRDefault="00475B51"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48D6F414" w:rsidR="00475B51" w:rsidRPr="00DF148F" w:rsidRDefault="00475B51"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48D6F414" w:rsidR="00475B51" w:rsidRPr="00DF148F" w:rsidRDefault="00475B51"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0" w:name="_Ref536793067"/>
      <w:bookmarkStart w:id="21"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1EBEE131" w:rsidR="00475B51" w:rsidRPr="00C2046C" w:rsidRDefault="00475B51"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1EBEE131" w:rsidR="00475B51" w:rsidRPr="00C2046C" w:rsidRDefault="00475B51"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475B51"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475B51" w:rsidRPr="000A30D6" w:rsidRDefault="00475B51"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475B51"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475B51" w:rsidRPr="000A30D6" w:rsidRDefault="00475B51"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69586733" w:rsidR="008A1BDA" w:rsidRDefault="008A1BDA" w:rsidP="008A1BDA">
      <w:pPr>
        <w:pStyle w:val="Bijschrift"/>
        <w:jc w:val="center"/>
      </w:pPr>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46F5FC64"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 xml:space="preserve">Statistical </w:t>
      </w:r>
      <w:bookmarkEnd w:id="56"/>
      <w:bookmarkEnd w:id="57"/>
      <w:bookmarkEnd w:id="58"/>
      <w:bookmarkEnd w:id="59"/>
      <w:r w:rsidR="00077A0D">
        <w:t>model creation</w:t>
      </w:r>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BFAB048"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w:t>
      </w:r>
      <w:r w:rsidR="0014440D">
        <w:t xml:space="preserve"> that is likely to occur</w:t>
      </w:r>
      <w:r w:rsidR="00E12680">
        <w:t xml:space="preserve"> before the deadline</w:t>
      </w:r>
      <w:r w:rsidR="0014440D">
        <w:t>, and</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25786FAC" w:rsidR="004F2FAA" w:rsidRDefault="004F2FAA" w:rsidP="004F2FAA">
      <w:pPr>
        <w:pStyle w:val="Citaat"/>
      </w:pPr>
      <w:r>
        <w:t xml:space="preserve">Where the aim is to find a minimal m with a maximal </w:t>
      </w:r>
      <w:r w:rsidR="0014440D">
        <w:t xml:space="preserve">probability and </w:t>
      </w:r>
      <w:r>
        <w:t>value for S.</w:t>
      </w:r>
    </w:p>
    <w:p w14:paraId="7FB22C92" w14:textId="3B849528" w:rsidR="000133BB" w:rsidRPr="000133BB" w:rsidRDefault="000133BB" w:rsidP="000133BB">
      <w:r>
        <w:t xml:space="preserve">Note that Z is not described as an activity cluster since it is irrelevant which cluster of </w:t>
      </w:r>
      <w:proofErr w:type="gramStart"/>
      <w:r>
        <w:t>Z</w:t>
      </w:r>
      <w:proofErr w:type="gramEnd"/>
      <w:r>
        <w:t xml:space="preserve"> is reached. As such, all cluster for Z may be combined into one.</w:t>
      </w:r>
    </w:p>
    <w:p w14:paraId="61E9885B" w14:textId="5A0FAFB6" w:rsidR="00EB6DEF" w:rsidRDefault="00A7359E" w:rsidP="004F2FAA">
      <w:r>
        <w:t xml:space="preserve">Procedurally, the simplest way would </w:t>
      </w:r>
      <w:r w:rsidR="00C6751B">
        <w:t>have been</w:t>
      </w:r>
      <w:r>
        <w:t xml:space="preserve"> to generate a probability </w:t>
      </w:r>
      <w:r w:rsidR="0014440D">
        <w:t>tree</w:t>
      </w:r>
      <w:r>
        <w:t xml:space="preserve">,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356005D2">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475B51" w:rsidRDefault="00475B51" w:rsidP="004C330F">
                            <w:pPr>
                              <w:rPr>
                                <w:b/>
                              </w:rPr>
                            </w:pPr>
                            <w:r>
                              <w:rPr>
                                <w:b/>
                              </w:rPr>
                              <w:t>What is a Markov chain?</w:t>
                            </w:r>
                          </w:p>
                          <w:p w14:paraId="4EBDF7AB" w14:textId="77777777" w:rsidR="00475B51" w:rsidRPr="00364B75" w:rsidRDefault="00475B51"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75B51" w:rsidRDefault="00475B51"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475B51" w:rsidRDefault="00475B51" w:rsidP="004C330F">
                      <w:pPr>
                        <w:rPr>
                          <w:b/>
                        </w:rPr>
                      </w:pPr>
                      <w:r>
                        <w:rPr>
                          <w:b/>
                        </w:rPr>
                        <w:t>What is a Markov chain?</w:t>
                      </w:r>
                    </w:p>
                    <w:p w14:paraId="4EBDF7AB" w14:textId="77777777" w:rsidR="00475B51" w:rsidRPr="00364B75" w:rsidRDefault="00475B51"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75B51" w:rsidRDefault="00475B51"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CD5653"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410CDB" w:rsidRPr="00410CDB">
        <w:rPr>
          <w:rFonts w:ascii="Times New Roman" w:eastAsia="Times New Roman" w:hAnsi="Times New Roman" w:cs="Times New Roman"/>
          <w:noProof/>
          <w:color w:val="auto"/>
          <w:lang w:val="nl-NL" w:eastAsia="nl-NL" w:bidi="ar-SA"/>
        </w:rPr>
        <w:pict w14:anchorId="19898961">
          <v:shape id="_x0000_i1026" type="#_x0000_t75" alt="https://i.stack.imgur.com/kOs0M.png" style="width:185.3pt;height:81.55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788A1436" w:rsidR="004F2FAA" w:rsidRDefault="004F2FAA" w:rsidP="004F2FAA">
      <w:pPr>
        <w:pStyle w:val="Bijschrift"/>
        <w:jc w:val="center"/>
      </w:pPr>
      <w:bookmarkStart w:id="64" w:name="_Ref1094461"/>
      <w:bookmarkStart w:id="65" w:name="_Ref1094468"/>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3</w:t>
      </w:r>
      <w:r w:rsidR="00B16441">
        <w:fldChar w:fldCharType="end"/>
      </w:r>
      <w:bookmarkEnd w:id="65"/>
      <w:r>
        <w:t>: Example state model with values</w:t>
      </w:r>
      <w:bookmarkEnd w:id="64"/>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9</m:t>
                  </m:r>
                </m:e>
              </m:d>
            </m:e>
          </m:eqArr>
        </m:oMath>
      </m:oMathPara>
    </w:p>
    <w:p w14:paraId="6E0AD220" w14:textId="459398AA"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0E56A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w:proofErr w:type="spellStart"/>
              <m:r>
                <m:rPr>
                  <m:nor/>
                </m:rPr>
                <w:rPr>
                  <w:rFonts w:ascii="Cambria Math" w:eastAsiaTheme="minorEastAsia" w:hAnsi="Cambria Math"/>
                  <w:lang w:eastAsia="nl-NL" w:bidi="ar-SA"/>
                </w:rPr>
                <m:t>det</m:t>
              </m:r>
              <w:proofErr w:type="spellEnd"/>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m:t>
                  </m:r>
                  <m:r>
                    <w:rPr>
                      <w:rFonts w:ascii="Cambria Math" w:eastAsiaTheme="minorEastAsia" w:hAnsi="Cambria Math"/>
                      <w:lang w:eastAsia="nl-NL" w:bidi="ar-SA"/>
                    </w:rPr>
                    <m:t>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4521F346" w:rsidR="00475B51" w:rsidRPr="00B8076B" w:rsidRDefault="00475B51" w:rsidP="00D433AD">
                            <w:pPr>
                              <w:pStyle w:val="Bijschrift"/>
                              <w:rPr>
                                <w:b/>
                                <w:noProof/>
                              </w:rPr>
                            </w:pPr>
                            <w:bookmarkStart w:id="73"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4521F346" w:rsidR="00475B51" w:rsidRPr="00B8076B" w:rsidRDefault="00475B51" w:rsidP="00D433AD">
                      <w:pPr>
                        <w:pStyle w:val="Bijschrift"/>
                        <w:rPr>
                          <w:b/>
                          <w:noProof/>
                        </w:rPr>
                      </w:pPr>
                      <w:bookmarkStart w:id="74"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475B51" w:rsidRPr="000A30D6" w:rsidRDefault="00475B51"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475B51" w:rsidRPr="009220A6" w:rsidRDefault="00475B51"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004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475B51" w:rsidRPr="000A30D6" w:rsidRDefault="00475B51"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475B51" w:rsidRPr="000A30D6" w:rsidRDefault="00475B51"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475B51" w:rsidRPr="009220A6" w:rsidRDefault="00475B51"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796F3611"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5849D052" w14:textId="255EA988" w:rsidR="004029AD" w:rsidRDefault="00025A95" w:rsidP="004029AD">
      <w:pPr>
        <w:pStyle w:val="Kop2"/>
      </w:pPr>
      <w:r>
        <w:t xml:space="preserve">The actual implementation – </w:t>
      </w:r>
      <w:proofErr w:type="spellStart"/>
      <w:r>
        <w:t>Notival</w:t>
      </w:r>
      <w:proofErr w:type="spellEnd"/>
    </w:p>
    <w:p w14:paraId="6C533296" w14:textId="5991FA9A" w:rsidR="00FF10FA" w:rsidRPr="00FF10FA" w:rsidRDefault="00FF10FA" w:rsidP="00FF10FA">
      <w:pPr>
        <w:rPr>
          <w:b/>
        </w:rPr>
      </w:pPr>
      <w:r>
        <w:rPr>
          <w:b/>
        </w:rPr>
        <w:t xml:space="preserve">&lt;Plaatje Logo </w:t>
      </w:r>
      <w:proofErr w:type="spellStart"/>
      <w:r>
        <w:rPr>
          <w:b/>
        </w:rPr>
        <w:t>notival</w:t>
      </w:r>
      <w:proofErr w:type="spellEnd"/>
      <w:r>
        <w:rPr>
          <w:b/>
        </w:rPr>
        <w:t>&gt;</w:t>
      </w:r>
    </w:p>
    <w:p w14:paraId="1D814A6E" w14:textId="6BC81A32"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i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FF10FA">
        <w:t>.</w:t>
      </w:r>
    </w:p>
    <w:p w14:paraId="7C0A735E" w14:textId="76E0E845" w:rsidR="00FF10FA" w:rsidRDefault="00FF10FA" w:rsidP="00FF10FA">
      <w:pPr>
        <w:keepNext/>
        <w:jc w:val="center"/>
      </w:pPr>
      <w:r w:rsidRPr="00FF10FA">
        <w:lastRenderedPageBreak/>
        <w:drawing>
          <wp:inline distT="0" distB="0" distL="0" distR="0" wp14:anchorId="6E4C8B54" wp14:editId="65516D7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8427" cy="2065313"/>
                    </a:xfrm>
                    <a:prstGeom prst="rect">
                      <a:avLst/>
                    </a:prstGeom>
                  </pic:spPr>
                </pic:pic>
              </a:graphicData>
            </a:graphic>
          </wp:inline>
        </w:drawing>
      </w:r>
      <w:r w:rsidRPr="00FF10FA">
        <w:drawing>
          <wp:inline distT="0" distB="0" distL="0" distR="0" wp14:anchorId="2D3B8B0A" wp14:editId="6051DA45">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3950" cy="2056919"/>
                    </a:xfrm>
                    <a:prstGeom prst="rect">
                      <a:avLst/>
                    </a:prstGeom>
                  </pic:spPr>
                </pic:pic>
              </a:graphicData>
            </a:graphic>
          </wp:inline>
        </w:drawing>
      </w:r>
    </w:p>
    <w:p w14:paraId="37F8D483" w14:textId="290CFEAC" w:rsidR="00FF10FA" w:rsidRDefault="00FF10FA" w:rsidP="00FF10FA">
      <w:pPr>
        <w:pStyle w:val="Bijschrift"/>
        <w:jc w:val="center"/>
      </w:pPr>
      <w:bookmarkStart w:id="77" w:name="_Ref1103497"/>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bookmarkEnd w:id="77"/>
      <w:r>
        <w:t xml:space="preserve">: Example views of the </w:t>
      </w:r>
      <w:proofErr w:type="spellStart"/>
      <w:r>
        <w:t>Notival</w:t>
      </w:r>
      <w:proofErr w:type="spellEnd"/>
      <w:r>
        <w:t xml:space="preserve"> Application</w:t>
      </w:r>
    </w:p>
    <w:p w14:paraId="43141541" w14:textId="45FE14F0" w:rsidR="00D84888" w:rsidRDefault="00D84888" w:rsidP="00D433AD">
      <w:r>
        <w:t xml:space="preserve">The most important aspects of </w:t>
      </w:r>
      <w:proofErr w:type="spellStart"/>
      <w:r>
        <w:t>NotiVal</w:t>
      </w:r>
      <w:proofErr w:type="spellEnd"/>
      <w:r>
        <w:t xml:space="preserve"> are</w:t>
      </w:r>
      <w:r w:rsidR="005C2A9F">
        <w:t xml:space="preserve"> its</w:t>
      </w:r>
      <w:r>
        <w:t>:</w:t>
      </w:r>
    </w:p>
    <w:p w14:paraId="1F7A8B8B" w14:textId="77777777" w:rsidR="005C2A9F" w:rsidRDefault="00D84888" w:rsidP="00D84888">
      <w:pPr>
        <w:pStyle w:val="Lijstalinea"/>
        <w:numPr>
          <w:ilvl w:val="0"/>
          <w:numId w:val="31"/>
        </w:numPr>
      </w:pPr>
      <w:r>
        <w:t xml:space="preserve">different types of resources </w:t>
      </w:r>
    </w:p>
    <w:p w14:paraId="28865CC4" w14:textId="555B0278" w:rsidR="008061A1" w:rsidRDefault="00D84888" w:rsidP="005C2A9F">
      <w:pPr>
        <w:pStyle w:val="Lijstalinea"/>
        <w:ind w:left="1060"/>
      </w:pPr>
      <w:r>
        <w:t>(as used accessed through the API and used in its algorithms)</w:t>
      </w:r>
    </w:p>
    <w:p w14:paraId="70DF02B7" w14:textId="02B7844C" w:rsidR="00D84888" w:rsidRDefault="00D84888" w:rsidP="00D84888">
      <w:pPr>
        <w:pStyle w:val="Lijstalinea"/>
        <w:numPr>
          <w:ilvl w:val="0"/>
          <w:numId w:val="31"/>
        </w:numPr>
      </w:pPr>
      <w:r>
        <w:t>analysis of incoming data</w:t>
      </w:r>
    </w:p>
    <w:p w14:paraId="088BC57D" w14:textId="79D4AC5D" w:rsidR="005C2A9F" w:rsidRDefault="005C2A9F" w:rsidP="00D84888">
      <w:pPr>
        <w:pStyle w:val="Lijstalinea"/>
        <w:numPr>
          <w:ilvl w:val="0"/>
          <w:numId w:val="31"/>
        </w:numPr>
      </w:pPr>
      <w:r>
        <w:t>creation of prediction models</w:t>
      </w:r>
    </w:p>
    <w:p w14:paraId="5116B046" w14:textId="79F9C92F" w:rsidR="005C2A9F" w:rsidRDefault="005C2A9F" w:rsidP="005C2A9F">
      <w:pPr>
        <w:pStyle w:val="Lijstalinea"/>
        <w:numPr>
          <w:ilvl w:val="0"/>
          <w:numId w:val="31"/>
        </w:numPr>
      </w:pPr>
      <w:r>
        <w:t>moment selection</w:t>
      </w:r>
    </w:p>
    <w:p w14:paraId="7EA81538" w14:textId="4E9473B6" w:rsidR="005C2A9F" w:rsidRDefault="005C2A9F" w:rsidP="005C2A9F">
      <w:r>
        <w:t>These will be explained in the next sections and, where necessary, supported by fragments of code for clarity.</w:t>
      </w:r>
      <w:r w:rsidR="00035A0C">
        <w:t xml:space="preserve"> </w:t>
      </w:r>
      <w:r w:rsidR="005062FE">
        <w:t xml:space="preserve">The full source code can be found for analysis at: </w:t>
      </w:r>
      <w:hyperlink r:id="rId16" w:history="1">
        <w:r w:rsidR="005062FE" w:rsidRPr="006F43B0">
          <w:rPr>
            <w:rStyle w:val="Hyperlink"/>
          </w:rPr>
          <w:t>https://github.com/RomanovX/Thesis</w:t>
        </w:r>
      </w:hyperlink>
      <w:r w:rsidR="00F4273B">
        <w:t>. Prior to this, the full architecture is covered</w:t>
      </w:r>
    </w:p>
    <w:p w14:paraId="062AF46D" w14:textId="77777777" w:rsidR="00F4273B" w:rsidRDefault="00F4273B" w:rsidP="00F4273B">
      <w:pPr>
        <w:pStyle w:val="Kop3"/>
      </w:pPr>
      <w:r>
        <w:t>Architecture</w:t>
      </w:r>
    </w:p>
    <w:p w14:paraId="38EFB11F" w14:textId="4394190C" w:rsidR="00F4273B" w:rsidRDefault="00F4273B" w:rsidP="00F4273B">
      <w:r>
        <w:t xml:space="preserve">To gain a clear understanding of the architecture of the implementations, </w:t>
      </w:r>
      <w:r w:rsidR="00EE6DE4">
        <w:t>consider the visualization of figure xxx.</w:t>
      </w:r>
      <w:r w:rsidR="00594E08">
        <w:t xml:space="preserve"> A clear separation of concerns was done by splitting </w:t>
      </w:r>
      <w:r w:rsidR="000060A8">
        <w:t xml:space="preserve">the frontend, the resource </w:t>
      </w:r>
      <w:proofErr w:type="gramStart"/>
      <w:r w:rsidR="000060A8">
        <w:t>handling</w:t>
      </w:r>
      <w:proofErr w:type="gramEnd"/>
      <w:r w:rsidR="000060A8">
        <w:t xml:space="preserve"> and the actual methods.</w:t>
      </w:r>
    </w:p>
    <w:p w14:paraId="6F854872" w14:textId="420491ED" w:rsidR="0019618C" w:rsidRDefault="008F028B" w:rsidP="0019618C">
      <w:pPr>
        <w:jc w:val="center"/>
      </w:pPr>
      <w:r>
        <w:rPr>
          <w:noProof/>
        </w:rPr>
        <w:lastRenderedPageBreak/>
        <mc:AlternateContent>
          <mc:Choice Requires="wps">
            <w:drawing>
              <wp:anchor distT="0" distB="0" distL="114300" distR="114300" simplePos="0" relativeHeight="251739136" behindDoc="0" locked="0" layoutInCell="1" allowOverlap="1" wp14:anchorId="445F041E" wp14:editId="20FC5151">
                <wp:simplePos x="0" y="0"/>
                <wp:positionH relativeFrom="column">
                  <wp:posOffset>5035550</wp:posOffset>
                </wp:positionH>
                <wp:positionV relativeFrom="paragraph">
                  <wp:posOffset>1289212</wp:posOffset>
                </wp:positionV>
                <wp:extent cx="211" cy="1860210"/>
                <wp:effectExtent l="63500" t="0" r="50800" b="32385"/>
                <wp:wrapNone/>
                <wp:docPr id="161" name="Rechte verbindingslijn met pijl 161"/>
                <wp:cNvGraphicFramePr/>
                <a:graphic xmlns:a="http://schemas.openxmlformats.org/drawingml/2006/main">
                  <a:graphicData uri="http://schemas.microsoft.com/office/word/2010/wordprocessingShape">
                    <wps:wsp>
                      <wps:cNvCnPr/>
                      <wps:spPr>
                        <a:xfrm>
                          <a:off x="0" y="0"/>
                          <a:ext cx="211" cy="186021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33863" id="Rechte verbindingslijn met pijl 161" o:spid="_x0000_s1026" type="#_x0000_t32" style="position:absolute;margin-left:396.5pt;margin-top:101.5pt;width:0;height:146.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" strokecolor="#9437ff" strokeweight=".5pt">
                <v:stroke endarrow="block" joinstyle="miter"/>
              </v:shape>
            </w:pict>
          </mc:Fallback>
        </mc:AlternateContent>
      </w:r>
      <w:r>
        <w:rPr>
          <w:noProof/>
        </w:rPr>
        <mc:AlternateContent>
          <mc:Choice Requires="wps">
            <w:drawing>
              <wp:anchor distT="0" distB="0" distL="114300" distR="114300" simplePos="0" relativeHeight="251738112" behindDoc="0" locked="0" layoutInCell="1" allowOverlap="1" wp14:anchorId="356AD35B" wp14:editId="1E8FBCB5">
                <wp:simplePos x="0" y="0"/>
                <wp:positionH relativeFrom="column">
                  <wp:posOffset>4870051</wp:posOffset>
                </wp:positionH>
                <wp:positionV relativeFrom="paragraph">
                  <wp:posOffset>1385762</wp:posOffset>
                </wp:positionV>
                <wp:extent cx="0" cy="1754372"/>
                <wp:effectExtent l="63500" t="25400" r="38100" b="11430"/>
                <wp:wrapNone/>
                <wp:docPr id="160" name="Rechte verbindingslijn met pijl 160"/>
                <wp:cNvGraphicFramePr/>
                <a:graphic xmlns:a="http://schemas.openxmlformats.org/drawingml/2006/main">
                  <a:graphicData uri="http://schemas.microsoft.com/office/word/2010/wordprocessingShape">
                    <wps:wsp>
                      <wps:cNvCnPr/>
                      <wps:spPr>
                        <a:xfrm flipV="1">
                          <a:off x="0" y="0"/>
                          <a:ext cx="0" cy="175437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D9CDE0" id="Rechte verbindingslijn met pijl 160" o:spid="_x0000_s1026" type="#_x0000_t32" style="position:absolute;margin-left:383.45pt;margin-top:109.1pt;width:0;height:138.15pt;flip: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" strokecolor="#9437ff" strokeweight=".5pt">
                <v:stroke endarrow="block" joinstyle="miter"/>
              </v:shape>
            </w:pict>
          </mc:Fallback>
        </mc:AlternateContent>
      </w:r>
      <w:r>
        <w:rPr>
          <w:noProof/>
        </w:rPr>
        <mc:AlternateContent>
          <mc:Choice Requires="wps">
            <w:drawing>
              <wp:anchor distT="0" distB="0" distL="114300" distR="114300" simplePos="0" relativeHeight="251737088" behindDoc="0" locked="0" layoutInCell="1" allowOverlap="1" wp14:anchorId="3EF33B94" wp14:editId="300D6A0A">
                <wp:simplePos x="0" y="0"/>
                <wp:positionH relativeFrom="column">
                  <wp:posOffset>1169920</wp:posOffset>
                </wp:positionH>
                <wp:positionV relativeFrom="paragraph">
                  <wp:posOffset>1577148</wp:posOffset>
                </wp:positionV>
                <wp:extent cx="3455581" cy="2147777"/>
                <wp:effectExtent l="0" t="25400" r="62865" b="11430"/>
                <wp:wrapNone/>
                <wp:docPr id="159" name="Vrije vorm 159"/>
                <wp:cNvGraphicFramePr/>
                <a:graphic xmlns:a="http://schemas.openxmlformats.org/drawingml/2006/main">
                  <a:graphicData uri="http://schemas.microsoft.com/office/word/2010/wordprocessingShape">
                    <wps:wsp>
                      <wps:cNvSpPr/>
                      <wps:spPr>
                        <a:xfrm>
                          <a:off x="0" y="0"/>
                          <a:ext cx="3455581" cy="2147777"/>
                        </a:xfrm>
                        <a:custGeom>
                          <a:avLst/>
                          <a:gdLst>
                            <a:gd name="connsiteX0" fmla="*/ 126525 w 3676751"/>
                            <a:gd name="connsiteY0" fmla="*/ 2220740 h 2220740"/>
                            <a:gd name="connsiteX1" fmla="*/ 169055 w 3676751"/>
                            <a:gd name="connsiteY1" fmla="*/ 1200014 h 2220740"/>
                            <a:gd name="connsiteX2" fmla="*/ 1774572 w 3676751"/>
                            <a:gd name="connsiteY2" fmla="*/ 1019261 h 2220740"/>
                            <a:gd name="connsiteX3" fmla="*/ 3528944 w 3676751"/>
                            <a:gd name="connsiteY3" fmla="*/ 1008628 h 2220740"/>
                            <a:gd name="connsiteX4" fmla="*/ 3582106 w 3676751"/>
                            <a:gd name="connsiteY4" fmla="*/ 72963 h 2220740"/>
                            <a:gd name="connsiteX5" fmla="*/ 3560841 w 3676751"/>
                            <a:gd name="connsiteY5" fmla="*/ 62330 h 2220740"/>
                            <a:gd name="connsiteX0" fmla="*/ 72773 w 3622999"/>
                            <a:gd name="connsiteY0" fmla="*/ 2220740 h 2220740"/>
                            <a:gd name="connsiteX1" fmla="*/ 233335 w 3622999"/>
                            <a:gd name="connsiteY1" fmla="*/ 1093682 h 2220740"/>
                            <a:gd name="connsiteX2" fmla="*/ 1720820 w 3622999"/>
                            <a:gd name="connsiteY2" fmla="*/ 1019261 h 2220740"/>
                            <a:gd name="connsiteX3" fmla="*/ 3475192 w 3622999"/>
                            <a:gd name="connsiteY3" fmla="*/ 1008628 h 2220740"/>
                            <a:gd name="connsiteX4" fmla="*/ 3528354 w 3622999"/>
                            <a:gd name="connsiteY4" fmla="*/ 72963 h 2220740"/>
                            <a:gd name="connsiteX5" fmla="*/ 3507089 w 3622999"/>
                            <a:gd name="connsiteY5" fmla="*/ 62330 h 2220740"/>
                            <a:gd name="connsiteX0" fmla="*/ 52389 w 3602615"/>
                            <a:gd name="connsiteY0" fmla="*/ 2220740 h 2220740"/>
                            <a:gd name="connsiteX1" fmla="*/ 212951 w 3602615"/>
                            <a:gd name="connsiteY1" fmla="*/ 1093682 h 2220740"/>
                            <a:gd name="connsiteX2" fmla="*/ 1700436 w 3602615"/>
                            <a:gd name="connsiteY2" fmla="*/ 1019261 h 2220740"/>
                            <a:gd name="connsiteX3" fmla="*/ 3454808 w 3602615"/>
                            <a:gd name="connsiteY3" fmla="*/ 1008628 h 2220740"/>
                            <a:gd name="connsiteX4" fmla="*/ 3507970 w 3602615"/>
                            <a:gd name="connsiteY4" fmla="*/ 72963 h 2220740"/>
                            <a:gd name="connsiteX5" fmla="*/ 3486705 w 3602615"/>
                            <a:gd name="connsiteY5" fmla="*/ 62330 h 2220740"/>
                            <a:gd name="connsiteX0" fmla="*/ 0 w 3550226"/>
                            <a:gd name="connsiteY0" fmla="*/ 2220740 h 2220740"/>
                            <a:gd name="connsiteX1" fmla="*/ 160562 w 3550226"/>
                            <a:gd name="connsiteY1" fmla="*/ 1093682 h 2220740"/>
                            <a:gd name="connsiteX2" fmla="*/ 1648047 w 3550226"/>
                            <a:gd name="connsiteY2" fmla="*/ 1019261 h 2220740"/>
                            <a:gd name="connsiteX3" fmla="*/ 3402419 w 3550226"/>
                            <a:gd name="connsiteY3" fmla="*/ 1008628 h 2220740"/>
                            <a:gd name="connsiteX4" fmla="*/ 3455581 w 3550226"/>
                            <a:gd name="connsiteY4" fmla="*/ 72963 h 2220740"/>
                            <a:gd name="connsiteX5" fmla="*/ 3434316 w 3550226"/>
                            <a:gd name="connsiteY5" fmla="*/ 62330 h 2220740"/>
                            <a:gd name="connsiteX0" fmla="*/ 0 w 3550226"/>
                            <a:gd name="connsiteY0" fmla="*/ 2220740 h 2220740"/>
                            <a:gd name="connsiteX1" fmla="*/ 159514 w 3550226"/>
                            <a:gd name="connsiteY1" fmla="*/ 946360 h 2220740"/>
                            <a:gd name="connsiteX2" fmla="*/ 1648047 w 3550226"/>
                            <a:gd name="connsiteY2" fmla="*/ 1019261 h 2220740"/>
                            <a:gd name="connsiteX3" fmla="*/ 3402419 w 3550226"/>
                            <a:gd name="connsiteY3" fmla="*/ 1008628 h 2220740"/>
                            <a:gd name="connsiteX4" fmla="*/ 3455581 w 3550226"/>
                            <a:gd name="connsiteY4" fmla="*/ 72963 h 2220740"/>
                            <a:gd name="connsiteX5" fmla="*/ 3434316 w 3550226"/>
                            <a:gd name="connsiteY5" fmla="*/ 62330 h 2220740"/>
                            <a:gd name="connsiteX0" fmla="*/ 81961 w 3632187"/>
                            <a:gd name="connsiteY0" fmla="*/ 2220740 h 2220740"/>
                            <a:gd name="connsiteX1" fmla="*/ 241475 w 3632187"/>
                            <a:gd name="connsiteY1" fmla="*/ 946360 h 2220740"/>
                            <a:gd name="connsiteX2" fmla="*/ 1730008 w 3632187"/>
                            <a:gd name="connsiteY2" fmla="*/ 1019261 h 2220740"/>
                            <a:gd name="connsiteX3" fmla="*/ 3484380 w 3632187"/>
                            <a:gd name="connsiteY3" fmla="*/ 1008628 h 2220740"/>
                            <a:gd name="connsiteX4" fmla="*/ 3537542 w 3632187"/>
                            <a:gd name="connsiteY4" fmla="*/ 72963 h 2220740"/>
                            <a:gd name="connsiteX5" fmla="*/ 3516277 w 3632187"/>
                            <a:gd name="connsiteY5" fmla="*/ 62330 h 2220740"/>
                            <a:gd name="connsiteX0" fmla="*/ 1412 w 3551638"/>
                            <a:gd name="connsiteY0" fmla="*/ 2220740 h 2220740"/>
                            <a:gd name="connsiteX1" fmla="*/ 352345 w 3551638"/>
                            <a:gd name="connsiteY1" fmla="*/ 946360 h 2220740"/>
                            <a:gd name="connsiteX2" fmla="*/ 1649459 w 3551638"/>
                            <a:gd name="connsiteY2" fmla="*/ 1019261 h 2220740"/>
                            <a:gd name="connsiteX3" fmla="*/ 3403831 w 3551638"/>
                            <a:gd name="connsiteY3" fmla="*/ 1008628 h 2220740"/>
                            <a:gd name="connsiteX4" fmla="*/ 3456993 w 3551638"/>
                            <a:gd name="connsiteY4" fmla="*/ 72963 h 2220740"/>
                            <a:gd name="connsiteX5" fmla="*/ 3435728 w 3551638"/>
                            <a:gd name="connsiteY5" fmla="*/ 62330 h 2220740"/>
                            <a:gd name="connsiteX0" fmla="*/ 0 w 3541796"/>
                            <a:gd name="connsiteY0" fmla="*/ 2220740 h 2220740"/>
                            <a:gd name="connsiteX1" fmla="*/ 350933 w 3541796"/>
                            <a:gd name="connsiteY1" fmla="*/ 946360 h 2220740"/>
                            <a:gd name="connsiteX2" fmla="*/ 1763191 w 3541796"/>
                            <a:gd name="connsiteY2" fmla="*/ 946360 h 2220740"/>
                            <a:gd name="connsiteX3" fmla="*/ 3402419 w 3541796"/>
                            <a:gd name="connsiteY3" fmla="*/ 1008628 h 2220740"/>
                            <a:gd name="connsiteX4" fmla="*/ 3455581 w 3541796"/>
                            <a:gd name="connsiteY4" fmla="*/ 72963 h 2220740"/>
                            <a:gd name="connsiteX5" fmla="*/ 3434316 w 3541796"/>
                            <a:gd name="connsiteY5" fmla="*/ 62330 h 2220740"/>
                            <a:gd name="connsiteX0" fmla="*/ 0 w 3541796"/>
                            <a:gd name="connsiteY0" fmla="*/ 2220740 h 2220740"/>
                            <a:gd name="connsiteX1" fmla="*/ 350933 w 3541796"/>
                            <a:gd name="connsiteY1" fmla="*/ 1095226 h 2220740"/>
                            <a:gd name="connsiteX2" fmla="*/ 1763191 w 3541796"/>
                            <a:gd name="connsiteY2" fmla="*/ 946360 h 2220740"/>
                            <a:gd name="connsiteX3" fmla="*/ 3402419 w 3541796"/>
                            <a:gd name="connsiteY3" fmla="*/ 1008628 h 2220740"/>
                            <a:gd name="connsiteX4" fmla="*/ 3455581 w 3541796"/>
                            <a:gd name="connsiteY4" fmla="*/ 72963 h 2220740"/>
                            <a:gd name="connsiteX5" fmla="*/ 3434316 w 3541796"/>
                            <a:gd name="connsiteY5" fmla="*/ 62330 h 2220740"/>
                            <a:gd name="connsiteX0" fmla="*/ 0 w 3467413"/>
                            <a:gd name="connsiteY0" fmla="*/ 2209735 h 2209735"/>
                            <a:gd name="connsiteX1" fmla="*/ 350933 w 3467413"/>
                            <a:gd name="connsiteY1" fmla="*/ 1084221 h 2209735"/>
                            <a:gd name="connsiteX2" fmla="*/ 1763191 w 3467413"/>
                            <a:gd name="connsiteY2" fmla="*/ 935355 h 2209735"/>
                            <a:gd name="connsiteX3" fmla="*/ 3285448 w 3467413"/>
                            <a:gd name="connsiteY3" fmla="*/ 848757 h 2209735"/>
                            <a:gd name="connsiteX4" fmla="*/ 3455581 w 3467413"/>
                            <a:gd name="connsiteY4" fmla="*/ 61958 h 2209735"/>
                            <a:gd name="connsiteX5" fmla="*/ 3434316 w 3467413"/>
                            <a:gd name="connsiteY5" fmla="*/ 51325 h 2209735"/>
                            <a:gd name="connsiteX0" fmla="*/ 0 w 3689521"/>
                            <a:gd name="connsiteY0" fmla="*/ 2191088 h 2191088"/>
                            <a:gd name="connsiteX1" fmla="*/ 350933 w 3689521"/>
                            <a:gd name="connsiteY1" fmla="*/ 1065574 h 2191088"/>
                            <a:gd name="connsiteX2" fmla="*/ 1763191 w 3689521"/>
                            <a:gd name="connsiteY2" fmla="*/ 916708 h 2191088"/>
                            <a:gd name="connsiteX3" fmla="*/ 3285448 w 3689521"/>
                            <a:gd name="connsiteY3" fmla="*/ 830110 h 2191088"/>
                            <a:gd name="connsiteX4" fmla="*/ 3455581 w 3689521"/>
                            <a:gd name="connsiteY4" fmla="*/ 43311 h 2191088"/>
                            <a:gd name="connsiteX5" fmla="*/ 3689521 w 3689521"/>
                            <a:gd name="connsiteY5" fmla="*/ 96491 h 2191088"/>
                            <a:gd name="connsiteX0" fmla="*/ 0 w 3455581"/>
                            <a:gd name="connsiteY0" fmla="*/ 2147777 h 2147777"/>
                            <a:gd name="connsiteX1" fmla="*/ 350933 w 3455581"/>
                            <a:gd name="connsiteY1" fmla="*/ 1022263 h 2147777"/>
                            <a:gd name="connsiteX2" fmla="*/ 1763191 w 3455581"/>
                            <a:gd name="connsiteY2" fmla="*/ 873397 h 2147777"/>
                            <a:gd name="connsiteX3" fmla="*/ 3285448 w 3455581"/>
                            <a:gd name="connsiteY3" fmla="*/ 786799 h 2147777"/>
                            <a:gd name="connsiteX4" fmla="*/ 3455581 w 3455581"/>
                            <a:gd name="connsiteY4" fmla="*/ 0 h 2147777"/>
                            <a:gd name="connsiteX0" fmla="*/ 0 w 3476038"/>
                            <a:gd name="connsiteY0" fmla="*/ 2147777 h 2147777"/>
                            <a:gd name="connsiteX1" fmla="*/ 350933 w 3476038"/>
                            <a:gd name="connsiteY1" fmla="*/ 1022263 h 2147777"/>
                            <a:gd name="connsiteX2" fmla="*/ 1763191 w 3476038"/>
                            <a:gd name="connsiteY2" fmla="*/ 873397 h 2147777"/>
                            <a:gd name="connsiteX3" fmla="*/ 3285448 w 3476038"/>
                            <a:gd name="connsiteY3" fmla="*/ 786799 h 2147777"/>
                            <a:gd name="connsiteX4" fmla="*/ 3455581 w 3476038"/>
                            <a:gd name="connsiteY4" fmla="*/ 0 h 2147777"/>
                            <a:gd name="connsiteX0" fmla="*/ 0 w 3455581"/>
                            <a:gd name="connsiteY0" fmla="*/ 2147777 h 2147777"/>
                            <a:gd name="connsiteX1" fmla="*/ 350933 w 3455581"/>
                            <a:gd name="connsiteY1" fmla="*/ 1022263 h 2147777"/>
                            <a:gd name="connsiteX2" fmla="*/ 1763191 w 3455581"/>
                            <a:gd name="connsiteY2" fmla="*/ 873397 h 2147777"/>
                            <a:gd name="connsiteX3" fmla="*/ 3136367 w 3455581"/>
                            <a:gd name="connsiteY3" fmla="*/ 797432 h 2147777"/>
                            <a:gd name="connsiteX4" fmla="*/ 3455581 w 3455581"/>
                            <a:gd name="connsiteY4" fmla="*/ 0 h 214777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455581" h="2147777">
                              <a:moveTo>
                                <a:pt x="0" y="2147777"/>
                              </a:moveTo>
                              <a:cubicBezTo>
                                <a:pt x="11528" y="1588671"/>
                                <a:pt x="57068" y="1234660"/>
                                <a:pt x="350933" y="1022263"/>
                              </a:cubicBezTo>
                              <a:cubicBezTo>
                                <a:pt x="644798" y="809866"/>
                                <a:pt x="1298952" y="910869"/>
                                <a:pt x="1763191" y="873397"/>
                              </a:cubicBezTo>
                              <a:cubicBezTo>
                                <a:pt x="2227430" y="835925"/>
                                <a:pt x="2854302" y="942998"/>
                                <a:pt x="3136367" y="797432"/>
                              </a:cubicBezTo>
                              <a:cubicBezTo>
                                <a:pt x="3418432" y="651866"/>
                                <a:pt x="3452041" y="494446"/>
                                <a:pt x="3455581" y="0"/>
                              </a:cubicBezTo>
                            </a:path>
                          </a:pathLst>
                        </a:custGeom>
                        <a:noFill/>
                        <a:ln>
                          <a:solidFill>
                            <a:srgbClr val="9437FF"/>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18FF0" id="Vrije vorm 159" o:spid="_x0000_s1026" style="position:absolute;margin-left:92.1pt;margin-top:124.2pt;width:272.1pt;height:169.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55581,21477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" path="m,2147777c11528,1588671,57068,1234660,350933,1022263,644798,809866,1298952,910869,1763191,873397v464239,-37472,1091111,69601,1373176,-75965c3418432,651866,3452041,494446,3455581,e" filled="f" strokecolor="#9437ff" strokeweight="1pt">
                <v:stroke endarrow="block" joinstyle="miter"/>
                <v:path arrowok="t" o:connecttype="custom" o:connectlocs="0,2147777;350933,1022263;1763191,873397;3136367,797432;3455581,0" o:connectangles="0,0,0,0,0"/>
              </v:shape>
            </w:pict>
          </mc:Fallback>
        </mc:AlternateContent>
      </w:r>
      <w:r w:rsidR="00756CA6">
        <w:rPr>
          <w:noProof/>
        </w:rPr>
        <mc:AlternateContent>
          <mc:Choice Requires="wps">
            <w:drawing>
              <wp:anchor distT="0" distB="0" distL="114300" distR="114300" simplePos="0" relativeHeight="251736064" behindDoc="0" locked="0" layoutInCell="1" allowOverlap="1" wp14:anchorId="698129A7" wp14:editId="0B3319CD">
                <wp:simplePos x="0" y="0"/>
                <wp:positionH relativeFrom="column">
                  <wp:posOffset>3743000</wp:posOffset>
                </wp:positionH>
                <wp:positionV relativeFrom="paragraph">
                  <wp:posOffset>1385762</wp:posOffset>
                </wp:positionV>
                <wp:extent cx="563526" cy="1796902"/>
                <wp:effectExtent l="0" t="25400" r="33655" b="19685"/>
                <wp:wrapNone/>
                <wp:docPr id="154" name="Rechte verbindingslijn met pijl 154"/>
                <wp:cNvGraphicFramePr/>
                <a:graphic xmlns:a="http://schemas.openxmlformats.org/drawingml/2006/main">
                  <a:graphicData uri="http://schemas.microsoft.com/office/word/2010/wordprocessingShape">
                    <wps:wsp>
                      <wps:cNvCnPr/>
                      <wps:spPr>
                        <a:xfrm flipV="1">
                          <a:off x="0" y="0"/>
                          <a:ext cx="563526" cy="179690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2AF777" id="Rechte verbindingslijn met pijl 154" o:spid="_x0000_s1026" type="#_x0000_t32" style="position:absolute;margin-left:294.7pt;margin-top:109.1pt;width:44.35pt;height:141.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9920" behindDoc="0" locked="0" layoutInCell="1" allowOverlap="1" wp14:anchorId="4D34CF79" wp14:editId="4C277AC7">
                <wp:simplePos x="0" y="0"/>
                <wp:positionH relativeFrom="column">
                  <wp:posOffset>2849865</wp:posOffset>
                </wp:positionH>
                <wp:positionV relativeFrom="paragraph">
                  <wp:posOffset>3809985</wp:posOffset>
                </wp:positionV>
                <wp:extent cx="1520456" cy="2402840"/>
                <wp:effectExtent l="0" t="63500" r="0" b="22860"/>
                <wp:wrapNone/>
                <wp:docPr id="145" name="Kromme verbindingslijn 145"/>
                <wp:cNvGraphicFramePr/>
                <a:graphic xmlns:a="http://schemas.openxmlformats.org/drawingml/2006/main">
                  <a:graphicData uri="http://schemas.microsoft.com/office/word/2010/wordprocessingShape">
                    <wps:wsp>
                      <wps:cNvCnPr/>
                      <wps:spPr>
                        <a:xfrm flipV="1">
                          <a:off x="0" y="0"/>
                          <a:ext cx="1520456" cy="2402840"/>
                        </a:xfrm>
                        <a:prstGeom prst="curvedConnector3">
                          <a:avLst>
                            <a:gd name="adj1" fmla="val 20529"/>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043AA4A0"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Kromme verbindingslijn 145" o:spid="_x0000_s1026" type="#_x0000_t38" style="position:absolute;margin-left:224.4pt;margin-top:300pt;width:119.7pt;height:189.2pt;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" adj="4434"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13536" behindDoc="0" locked="0" layoutInCell="1" allowOverlap="1" wp14:anchorId="73E199AB" wp14:editId="2E495F1B">
                <wp:simplePos x="0" y="0"/>
                <wp:positionH relativeFrom="column">
                  <wp:posOffset>4370321</wp:posOffset>
                </wp:positionH>
                <wp:positionV relativeFrom="paragraph">
                  <wp:posOffset>3140134</wp:posOffset>
                </wp:positionV>
                <wp:extent cx="1105535" cy="1264876"/>
                <wp:effectExtent l="12700" t="0" r="24765" b="18415"/>
                <wp:wrapNone/>
                <wp:docPr id="131" name="Zeshoek 131"/>
                <wp:cNvGraphicFramePr/>
                <a:graphic xmlns:a="http://schemas.openxmlformats.org/drawingml/2006/main">
                  <a:graphicData uri="http://schemas.microsoft.com/office/word/2010/wordprocessingShape">
                    <wps:wsp>
                      <wps:cNvSpPr/>
                      <wps:spPr>
                        <a:xfrm>
                          <a:off x="0" y="0"/>
                          <a:ext cx="1105535" cy="1264876"/>
                        </a:xfrm>
                        <a:prstGeom prst="hexagon">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EE11B75" w14:textId="3AA8AB94" w:rsidR="006B42E2" w:rsidRPr="006B42E2" w:rsidRDefault="006B42E2" w:rsidP="006B42E2">
                            <w:pPr>
                              <w:jc w:val="center"/>
                              <w:rPr>
                                <w:lang w:val="nl-NL"/>
                              </w:rPr>
                            </w:pPr>
                            <w:proofErr w:type="spellStart"/>
                            <w:r>
                              <w:rPr>
                                <w:lang w:val="nl-NL"/>
                              </w:rPr>
                              <w:t>Predict</w:t>
                            </w:r>
                            <w:proofErr w:type="spellEnd"/>
                            <w:r>
                              <w:rPr>
                                <w:lang w:val="nl-NL"/>
                              </w:rPr>
                              <w:t xml:space="preserve"> Moment</w:t>
                            </w:r>
                            <w:r w:rsidR="00756CA6">
                              <w:rPr>
                                <w:lang w:val="nl-NL"/>
                              </w:rPr>
                              <w:br/>
                            </w:r>
                            <w:proofErr w:type="spellStart"/>
                            <w:r w:rsidR="00756CA6">
                              <w:rPr>
                                <w:lang w:val="nl-NL"/>
                              </w:rPr>
                              <w:t>for</w:t>
                            </w:r>
                            <w:proofErr w:type="spellEnd"/>
                            <w:r w:rsidR="00756CA6">
                              <w:rPr>
                                <w:lang w:val="nl-NL"/>
                              </w:rPr>
                              <w:br/>
                              <w:t>Deadl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199A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Zeshoek 131" o:spid="_x0000_s1090" type="#_x0000_t9" style="position:absolute;left:0;text-align:left;margin-left:344.1pt;margin-top:247.25pt;width:87.05pt;height:99.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" fillcolor="#b887ff" strokecolor="#293b3c [1604]" strokeweight="1pt">
                <v:fill color2="#e8dcff" rotate="t" angle="45" colors="0 #b887ff;.5 #d1b6ff;1 #e8dcff" focus="100%" type="gradient"/>
                <v:textbox inset="0,0,0,0">
                  <w:txbxContent>
                    <w:p w14:paraId="6EE11B75" w14:textId="3AA8AB94" w:rsidR="006B42E2" w:rsidRPr="006B42E2" w:rsidRDefault="006B42E2" w:rsidP="006B42E2">
                      <w:pPr>
                        <w:jc w:val="center"/>
                        <w:rPr>
                          <w:lang w:val="nl-NL"/>
                        </w:rPr>
                      </w:pPr>
                      <w:proofErr w:type="spellStart"/>
                      <w:r>
                        <w:rPr>
                          <w:lang w:val="nl-NL"/>
                        </w:rPr>
                        <w:t>Predict</w:t>
                      </w:r>
                      <w:proofErr w:type="spellEnd"/>
                      <w:r>
                        <w:rPr>
                          <w:lang w:val="nl-NL"/>
                        </w:rPr>
                        <w:t xml:space="preserve"> Moment</w:t>
                      </w:r>
                      <w:r w:rsidR="00756CA6">
                        <w:rPr>
                          <w:lang w:val="nl-NL"/>
                        </w:rPr>
                        <w:br/>
                      </w:r>
                      <w:proofErr w:type="spellStart"/>
                      <w:r w:rsidR="00756CA6">
                        <w:rPr>
                          <w:lang w:val="nl-NL"/>
                        </w:rPr>
                        <w:t>for</w:t>
                      </w:r>
                      <w:proofErr w:type="spellEnd"/>
                      <w:r w:rsidR="00756CA6">
                        <w:rPr>
                          <w:lang w:val="nl-NL"/>
                        </w:rPr>
                        <w:br/>
                        <w:t>Deadline</w:t>
                      </w:r>
                    </w:p>
                  </w:txbxContent>
                </v:textbox>
              </v:shape>
            </w:pict>
          </mc:Fallback>
        </mc:AlternateContent>
      </w:r>
      <w:r w:rsidR="00756CA6">
        <w:rPr>
          <w:noProof/>
        </w:rPr>
        <mc:AlternateContent>
          <mc:Choice Requires="wps">
            <w:drawing>
              <wp:anchor distT="0" distB="0" distL="114300" distR="114300" simplePos="0" relativeHeight="251735040" behindDoc="0" locked="0" layoutInCell="1" allowOverlap="1" wp14:anchorId="3B880C76" wp14:editId="0B545A09">
                <wp:simplePos x="0" y="0"/>
                <wp:positionH relativeFrom="column">
                  <wp:posOffset>967902</wp:posOffset>
                </wp:positionH>
                <wp:positionV relativeFrom="paragraph">
                  <wp:posOffset>1321967</wp:posOffset>
                </wp:positionV>
                <wp:extent cx="0" cy="2402958"/>
                <wp:effectExtent l="63500" t="0" r="38100" b="35560"/>
                <wp:wrapNone/>
                <wp:docPr id="153" name="Rechte verbindingslijn met pijl 153"/>
                <wp:cNvGraphicFramePr/>
                <a:graphic xmlns:a="http://schemas.openxmlformats.org/drawingml/2006/main">
                  <a:graphicData uri="http://schemas.microsoft.com/office/word/2010/wordprocessingShape">
                    <wps:wsp>
                      <wps:cNvCnPr/>
                      <wps:spPr>
                        <a:xfrm>
                          <a:off x="0" y="0"/>
                          <a:ext cx="0" cy="2402958"/>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F48342" id="Rechte verbindingslijn met pijl 153" o:spid="_x0000_s1026" type="#_x0000_t32" style="position:absolute;margin-left:76.2pt;margin-top:104.1pt;width:0;height:189.2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4016" behindDoc="0" locked="0" layoutInCell="1" allowOverlap="1" wp14:anchorId="5E172CDB" wp14:editId="76168145">
                <wp:simplePos x="0" y="0"/>
                <wp:positionH relativeFrom="column">
                  <wp:posOffset>1775918</wp:posOffset>
                </wp:positionH>
                <wp:positionV relativeFrom="paragraph">
                  <wp:posOffset>1194376</wp:posOffset>
                </wp:positionV>
                <wp:extent cx="0" cy="2040860"/>
                <wp:effectExtent l="63500" t="25400" r="38100" b="17145"/>
                <wp:wrapNone/>
                <wp:docPr id="152" name="Rechte verbindingslijn met pijl 152"/>
                <wp:cNvGraphicFramePr/>
                <a:graphic xmlns:a="http://schemas.openxmlformats.org/drawingml/2006/main">
                  <a:graphicData uri="http://schemas.microsoft.com/office/word/2010/wordprocessingShape">
                    <wps:wsp>
                      <wps:cNvCnPr/>
                      <wps:spPr>
                        <a:xfrm flipV="1">
                          <a:off x="0" y="0"/>
                          <a:ext cx="0" cy="204086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3928CF" id="Rechte verbindingslijn met pijl 152" o:spid="_x0000_s1026" type="#_x0000_t32" style="position:absolute;margin-left:139.85pt;margin-top:94.05pt;width:0;height:160.7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2992" behindDoc="0" locked="0" layoutInCell="1" allowOverlap="1" wp14:anchorId="69119FFD" wp14:editId="1C69C583">
                <wp:simplePos x="0" y="0"/>
                <wp:positionH relativeFrom="column">
                  <wp:posOffset>2371400</wp:posOffset>
                </wp:positionH>
                <wp:positionV relativeFrom="paragraph">
                  <wp:posOffset>1736635</wp:posOffset>
                </wp:positionV>
                <wp:extent cx="0" cy="1499191"/>
                <wp:effectExtent l="63500" t="0" r="76200" b="38100"/>
                <wp:wrapNone/>
                <wp:docPr id="151" name="Rechte verbindingslijn met pijl 151"/>
                <wp:cNvGraphicFramePr/>
                <a:graphic xmlns:a="http://schemas.openxmlformats.org/drawingml/2006/main">
                  <a:graphicData uri="http://schemas.microsoft.com/office/word/2010/wordprocessingShape">
                    <wps:wsp>
                      <wps:cNvCnPr/>
                      <wps:spPr>
                        <a:xfrm>
                          <a:off x="0" y="0"/>
                          <a:ext cx="0" cy="1499191"/>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662A80" id="Rechte verbindingslijn met pijl 151" o:spid="_x0000_s1026" type="#_x0000_t32" style="position:absolute;margin-left:186.7pt;margin-top:136.75pt;width:0;height:118.0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1968" behindDoc="0" locked="0" layoutInCell="1" allowOverlap="1" wp14:anchorId="28698CF9" wp14:editId="31124FBB">
                <wp:simplePos x="0" y="0"/>
                <wp:positionH relativeFrom="column">
                  <wp:posOffset>2934483</wp:posOffset>
                </wp:positionH>
                <wp:positionV relativeFrom="paragraph">
                  <wp:posOffset>2022505</wp:posOffset>
                </wp:positionV>
                <wp:extent cx="0" cy="1787480"/>
                <wp:effectExtent l="63500" t="25400" r="38100" b="16510"/>
                <wp:wrapNone/>
                <wp:docPr id="148" name="Rechte verbindingslijn met pijl 148"/>
                <wp:cNvGraphicFramePr/>
                <a:graphic xmlns:a="http://schemas.openxmlformats.org/drawingml/2006/main">
                  <a:graphicData uri="http://schemas.microsoft.com/office/word/2010/wordprocessingShape">
                    <wps:wsp>
                      <wps:cNvCnPr/>
                      <wps:spPr>
                        <a:xfrm flipV="1">
                          <a:off x="0" y="0"/>
                          <a:ext cx="0" cy="178748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79903D" id="Rechte verbindingslijn met pijl 148" o:spid="_x0000_s1026" type="#_x0000_t32" style="position:absolute;margin-left:231.05pt;margin-top:159.25pt;width:0;height:140.7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4800" behindDoc="0" locked="0" layoutInCell="1" allowOverlap="1" wp14:anchorId="42DF6DB2" wp14:editId="09E4F5C6">
                <wp:simplePos x="0" y="0"/>
                <wp:positionH relativeFrom="column">
                  <wp:posOffset>1998715</wp:posOffset>
                </wp:positionH>
                <wp:positionV relativeFrom="paragraph">
                  <wp:posOffset>937260</wp:posOffset>
                </wp:positionV>
                <wp:extent cx="1733107" cy="1083915"/>
                <wp:effectExtent l="12700" t="12700" r="19685" b="21590"/>
                <wp:wrapNone/>
                <wp:docPr id="139" name="Ruit 139"/>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C8DD79C" w14:textId="1EE77741" w:rsidR="00756CA6" w:rsidRPr="006B42E2" w:rsidRDefault="00756CA6" w:rsidP="00756CA6">
                            <w:pPr>
                              <w:spacing w:line="240" w:lineRule="auto"/>
                              <w:jc w:val="center"/>
                              <w:rPr>
                                <w:lang w:val="nl-NL"/>
                              </w:rPr>
                            </w:pPr>
                            <w:r>
                              <w:rPr>
                                <w:lang w:val="nl-NL"/>
                              </w:rPr>
                              <w:t>Clustering</w:t>
                            </w:r>
                            <w:r>
                              <w:rPr>
                                <w:lang w:val="nl-NL"/>
                              </w:rPr>
                              <w:br/>
                              <w:t>(EM)</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DF6DB2" id="_x0000_t4" coordsize="21600,21600" o:spt="4" path="m10800,l,10800,10800,21600,21600,10800xe">
                <v:stroke joinstyle="miter"/>
                <v:path gradientshapeok="t" o:connecttype="rect" textboxrect="5400,5400,16200,16200"/>
              </v:shapetype>
              <v:shape id="Ruit 139" o:spid="_x0000_s1091" type="#_x0000_t4" style="position:absolute;left:0;text-align:left;margin-left:157.4pt;margin-top:73.8pt;width:136.45pt;height:85.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" fillcolor="#f2dfa5 [2137]" strokecolor="#293b3c [1604]" strokeweight="1pt">
                <v:fill color2="#faf4e0 [761]" rotate="t" angle="45" colors="0 #ffeaa3;.5 #fff0c6;1 #fff7e3" focus="100%" type="gradient"/>
                <v:textbox inset="0,3mm,0,0">
                  <w:txbxContent>
                    <w:p w14:paraId="3C8DD79C" w14:textId="1EE77741" w:rsidR="00756CA6" w:rsidRPr="006B42E2" w:rsidRDefault="00756CA6" w:rsidP="00756CA6">
                      <w:pPr>
                        <w:spacing w:line="240" w:lineRule="auto"/>
                        <w:jc w:val="center"/>
                        <w:rPr>
                          <w:lang w:val="nl-NL"/>
                        </w:rPr>
                      </w:pPr>
                      <w:r>
                        <w:rPr>
                          <w:lang w:val="nl-NL"/>
                        </w:rPr>
                        <w:t>Clustering</w:t>
                      </w:r>
                      <w:r>
                        <w:rPr>
                          <w:lang w:val="nl-NL"/>
                        </w:rPr>
                        <w:br/>
                        <w:t>(EM)</w:t>
                      </w:r>
                    </w:p>
                  </w:txbxContent>
                </v:textbox>
              </v:shape>
            </w:pict>
          </mc:Fallback>
        </mc:AlternateContent>
      </w:r>
      <w:r w:rsidR="00756CA6">
        <w:rPr>
          <w:noProof/>
        </w:rPr>
        <mc:AlternateContent>
          <mc:Choice Requires="wps">
            <w:drawing>
              <wp:anchor distT="0" distB="0" distL="114300" distR="114300" simplePos="0" relativeHeight="251720704" behindDoc="0" locked="0" layoutInCell="1" allowOverlap="1" wp14:anchorId="132A7444" wp14:editId="0BF5D36A">
                <wp:simplePos x="0" y="0"/>
                <wp:positionH relativeFrom="column">
                  <wp:posOffset>413961</wp:posOffset>
                </wp:positionH>
                <wp:positionV relativeFrom="paragraph">
                  <wp:posOffset>418169</wp:posOffset>
                </wp:positionV>
                <wp:extent cx="1733107" cy="1083915"/>
                <wp:effectExtent l="12700" t="12700" r="19685" b="21590"/>
                <wp:wrapNone/>
                <wp:docPr id="136" name="Ruit 136"/>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E50CB4C" w14:textId="052E5270" w:rsidR="006B42E2" w:rsidRPr="006B42E2" w:rsidRDefault="006B42E2" w:rsidP="00756CA6">
                            <w:pPr>
                              <w:spacing w:line="240" w:lineRule="auto"/>
                              <w:jc w:val="center"/>
                              <w:rPr>
                                <w:lang w:val="nl-NL"/>
                              </w:rPr>
                            </w:pPr>
                            <w:r>
                              <w:rPr>
                                <w:lang w:val="nl-NL"/>
                              </w:rPr>
                              <w:t>A</w:t>
                            </w:r>
                            <w:r w:rsidR="00756CA6">
                              <w:rPr>
                                <w:lang w:val="nl-NL"/>
                              </w:rPr>
                              <w:t xml:space="preserve">ctivity </w:t>
                            </w:r>
                            <w:r w:rsidR="00756CA6">
                              <w:rPr>
                                <w:lang w:val="nl-NL"/>
                              </w:rPr>
                              <w:br/>
                            </w:r>
                            <w:proofErr w:type="spellStart"/>
                            <w:r w:rsidR="00756CA6">
                              <w:rPr>
                                <w:lang w:val="nl-NL"/>
                              </w:rPr>
                              <w:t>prediction</w:t>
                            </w:r>
                            <w:proofErr w:type="spellEnd"/>
                            <w:r w:rsidR="00756CA6">
                              <w:rPr>
                                <w:lang w:val="nl-NL"/>
                              </w:rPr>
                              <w:br/>
                              <w:t>(Apriori)</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A7444" id="Ruit 136" o:spid="_x0000_s1092" type="#_x0000_t4" style="position:absolute;left:0;text-align:left;margin-left:32.6pt;margin-top:32.95pt;width:136.45pt;height:85.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EWb+A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" fillcolor="#f2dfa5 [2137]" strokecolor="#293b3c [1604]" strokeweight="1pt">
                <v:fill color2="#faf4e0 [761]" rotate="t" angle="45" colors="0 #ffeaa3;.5 #fff0c6;1 #fff7e3" focus="100%" type="gradient"/>
                <v:textbox inset="0,0,0,0">
                  <w:txbxContent>
                    <w:p w14:paraId="7E50CB4C" w14:textId="052E5270" w:rsidR="006B42E2" w:rsidRPr="006B42E2" w:rsidRDefault="006B42E2" w:rsidP="00756CA6">
                      <w:pPr>
                        <w:spacing w:line="240" w:lineRule="auto"/>
                        <w:jc w:val="center"/>
                        <w:rPr>
                          <w:lang w:val="nl-NL"/>
                        </w:rPr>
                      </w:pPr>
                      <w:r>
                        <w:rPr>
                          <w:lang w:val="nl-NL"/>
                        </w:rPr>
                        <w:t>A</w:t>
                      </w:r>
                      <w:r w:rsidR="00756CA6">
                        <w:rPr>
                          <w:lang w:val="nl-NL"/>
                        </w:rPr>
                        <w:t xml:space="preserve">ctivity </w:t>
                      </w:r>
                      <w:r w:rsidR="00756CA6">
                        <w:rPr>
                          <w:lang w:val="nl-NL"/>
                        </w:rPr>
                        <w:br/>
                      </w:r>
                      <w:proofErr w:type="spellStart"/>
                      <w:r w:rsidR="00756CA6">
                        <w:rPr>
                          <w:lang w:val="nl-NL"/>
                        </w:rPr>
                        <w:t>prediction</w:t>
                      </w:r>
                      <w:proofErr w:type="spellEnd"/>
                      <w:r w:rsidR="00756CA6">
                        <w:rPr>
                          <w:lang w:val="nl-NL"/>
                        </w:rPr>
                        <w:br/>
                        <w:t>(Apriori)</w:t>
                      </w:r>
                      <w:r>
                        <w:rPr>
                          <w:lang w:val="nl-NL"/>
                        </w:rPr>
                        <w:br/>
                        <w:t>(EM)</w:t>
                      </w:r>
                    </w:p>
                  </w:txbxContent>
                </v:textbox>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30944" behindDoc="0" locked="0" layoutInCell="1" allowOverlap="1" wp14:anchorId="688316DE" wp14:editId="081B16AD">
                <wp:simplePos x="0" y="0"/>
                <wp:positionH relativeFrom="column">
                  <wp:posOffset>1722813</wp:posOffset>
                </wp:positionH>
                <wp:positionV relativeFrom="paragraph">
                  <wp:posOffset>4256552</wp:posOffset>
                </wp:positionV>
                <wp:extent cx="2083981" cy="1850065"/>
                <wp:effectExtent l="0" t="0" r="24765" b="67945"/>
                <wp:wrapNone/>
                <wp:docPr id="146" name="Kromme verbindingslijn 146"/>
                <wp:cNvGraphicFramePr/>
                <a:graphic xmlns:a="http://schemas.openxmlformats.org/drawingml/2006/main">
                  <a:graphicData uri="http://schemas.microsoft.com/office/word/2010/wordprocessingShape">
                    <wps:wsp>
                      <wps:cNvCnPr/>
                      <wps:spPr>
                        <a:xfrm>
                          <a:off x="0" y="0"/>
                          <a:ext cx="2083981" cy="1850065"/>
                        </a:xfrm>
                        <a:prstGeom prst="curvedConnector3">
                          <a:avLst>
                            <a:gd name="adj1" fmla="val 61722"/>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24A66B" id="Kromme verbindingslijn 146" o:spid="_x0000_s1026" type="#_x0000_t38" style="position:absolute;margin-left:135.65pt;margin-top:335.15pt;width:164.1pt;height:145.6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" adj="13332" strokecolor="#92d050" strokeweight=".5pt">
                <v:stroke endarrow="block" joinstyle="miter"/>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7936" behindDoc="0" locked="0" layoutInCell="1" allowOverlap="1" wp14:anchorId="2F2CF7DE" wp14:editId="3698955A">
                <wp:simplePos x="0" y="0"/>
                <wp:positionH relativeFrom="column">
                  <wp:posOffset>3806219</wp:posOffset>
                </wp:positionH>
                <wp:positionV relativeFrom="paragraph">
                  <wp:posOffset>5946775</wp:posOffset>
                </wp:positionV>
                <wp:extent cx="997851" cy="584200"/>
                <wp:effectExtent l="0" t="0" r="18415" b="12700"/>
                <wp:wrapNone/>
                <wp:docPr id="112" name="Afgeronde rechthoek 112"/>
                <wp:cNvGraphicFramePr/>
                <a:graphic xmlns:a="http://schemas.openxmlformats.org/drawingml/2006/main">
                  <a:graphicData uri="http://schemas.microsoft.com/office/word/2010/wordprocessingShape">
                    <wps:wsp>
                      <wps:cNvSpPr/>
                      <wps:spPr>
                        <a:xfrm>
                          <a:off x="0" y="0"/>
                          <a:ext cx="997851" cy="58420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EC0CB60" w14:textId="12AA8B0B" w:rsidR="00475B51" w:rsidRPr="00475B51" w:rsidRDefault="006B42E2" w:rsidP="00475B51">
                            <w:pPr>
                              <w:jc w:val="center"/>
                              <w:rPr>
                                <w:lang w:val="nl-NL"/>
                              </w:rPr>
                            </w:pPr>
                            <w:proofErr w:type="spellStart"/>
                            <w:r>
                              <w:rPr>
                                <w:lang w:val="nl-NL"/>
                              </w:rPr>
                              <w:t>Recalculate</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CF7DE" id="Afgeronde rechthoek 112" o:spid="_x0000_s1093" style="position:absolute;left:0;text-align:left;margin-left:299.7pt;margin-top:468.25pt;width:78.55pt;height:4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" fillcolor="#bef397" strokecolor="#293b3c [1604]" strokeweight="1pt">
                <v:fill color2="#eafae0" rotate="t" angle="45" colors="0 #bef397;.5 #d5f6c0;1 #eafae0" focus="100%" type="gradient"/>
                <v:stroke joinstyle="miter"/>
                <v:textbox>
                  <w:txbxContent>
                    <w:p w14:paraId="5EC0CB60" w14:textId="12AA8B0B" w:rsidR="00475B51" w:rsidRPr="00475B51" w:rsidRDefault="006B42E2" w:rsidP="00475B51">
                      <w:pPr>
                        <w:jc w:val="center"/>
                        <w:rPr>
                          <w:lang w:val="nl-NL"/>
                        </w:rPr>
                      </w:pPr>
                      <w:proofErr w:type="spellStart"/>
                      <w:r>
                        <w:rPr>
                          <w:lang w:val="nl-NL"/>
                        </w:rPr>
                        <w:t>Recalculate</w:t>
                      </w:r>
                      <w:proofErr w:type="spellEnd"/>
                      <w:r>
                        <w:rPr>
                          <w:lang w:val="nl-NL"/>
                        </w:rPr>
                        <w:t xml:space="preserve"> model</w:t>
                      </w:r>
                    </w:p>
                  </w:txbxContent>
                </v:textbox>
              </v:roundrect>
            </w:pict>
          </mc:Fallback>
        </mc:AlternateContent>
      </w:r>
      <w:r w:rsidR="00756CA6">
        <w:rPr>
          <w:noProof/>
        </w:rPr>
        <mc:AlternateContent>
          <mc:Choice Requires="wps">
            <w:drawing>
              <wp:anchor distT="0" distB="0" distL="114300" distR="114300" simplePos="0" relativeHeight="251728896" behindDoc="0" locked="0" layoutInCell="1" allowOverlap="1" wp14:anchorId="5510950E" wp14:editId="2E330081">
                <wp:simplePos x="0" y="0"/>
                <wp:positionH relativeFrom="column">
                  <wp:posOffset>3902487</wp:posOffset>
                </wp:positionH>
                <wp:positionV relativeFrom="paragraph">
                  <wp:posOffset>3639863</wp:posOffset>
                </wp:positionV>
                <wp:extent cx="690866" cy="1531281"/>
                <wp:effectExtent l="25400" t="25400" r="20955" b="18415"/>
                <wp:wrapNone/>
                <wp:docPr id="143" name="Rechte verbindingslijn met pijl 143"/>
                <wp:cNvGraphicFramePr/>
                <a:graphic xmlns:a="http://schemas.openxmlformats.org/drawingml/2006/main">
                  <a:graphicData uri="http://schemas.microsoft.com/office/word/2010/wordprocessingShape">
                    <wps:wsp>
                      <wps:cNvCnPr/>
                      <wps:spPr>
                        <a:xfrm flipH="1" flipV="1">
                          <a:off x="0" y="0"/>
                          <a:ext cx="690866" cy="153128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AE4E05D" id="Rechte verbindingslijn met pijl 143" o:spid="_x0000_s1026" type="#_x0000_t32" style="position:absolute;margin-left:307.3pt;margin-top:286.6pt;width:54.4pt;height:120.55pt;flip:x y;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27872" behindDoc="0" locked="0" layoutInCell="1" allowOverlap="1" wp14:anchorId="0F335930" wp14:editId="0A298B33">
                <wp:simplePos x="0" y="0"/>
                <wp:positionH relativeFrom="column">
                  <wp:posOffset>3190107</wp:posOffset>
                </wp:positionH>
                <wp:positionV relativeFrom="paragraph">
                  <wp:posOffset>4330685</wp:posOffset>
                </wp:positionV>
                <wp:extent cx="467833" cy="840268"/>
                <wp:effectExtent l="25400" t="25400" r="15240" b="10795"/>
                <wp:wrapNone/>
                <wp:docPr id="142" name="Rechte verbindingslijn met pijl 142"/>
                <wp:cNvGraphicFramePr/>
                <a:graphic xmlns:a="http://schemas.openxmlformats.org/drawingml/2006/main">
                  <a:graphicData uri="http://schemas.microsoft.com/office/word/2010/wordprocessingShape">
                    <wps:wsp>
                      <wps:cNvCnPr/>
                      <wps:spPr>
                        <a:xfrm flipH="1" flipV="1">
                          <a:off x="0" y="0"/>
                          <a:ext cx="467833" cy="840268"/>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85FE74" id="Rechte verbindingslijn met pijl 142" o:spid="_x0000_s1026" type="#_x0000_t32" style="position:absolute;margin-left:251.2pt;margin-top:341pt;width:36.85pt;height:66.15pt;flip:x 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26848" behindDoc="0" locked="0" layoutInCell="1" allowOverlap="1" wp14:anchorId="21BB06F0" wp14:editId="6F24ED3A">
                <wp:simplePos x="0" y="0"/>
                <wp:positionH relativeFrom="column">
                  <wp:posOffset>2562786</wp:posOffset>
                </wp:positionH>
                <wp:positionV relativeFrom="paragraph">
                  <wp:posOffset>4330685</wp:posOffset>
                </wp:positionV>
                <wp:extent cx="285470" cy="840268"/>
                <wp:effectExtent l="0" t="25400" r="32385" b="10795"/>
                <wp:wrapNone/>
                <wp:docPr id="141" name="Rechte verbindingslijn met pijl 141"/>
                <wp:cNvGraphicFramePr/>
                <a:graphic xmlns:a="http://schemas.openxmlformats.org/drawingml/2006/main">
                  <a:graphicData uri="http://schemas.microsoft.com/office/word/2010/wordprocessingShape">
                    <wps:wsp>
                      <wps:cNvCnPr/>
                      <wps:spPr>
                        <a:xfrm flipV="1">
                          <a:off x="0" y="0"/>
                          <a:ext cx="285470" cy="840268"/>
                        </a:xfrm>
                        <a:prstGeom prst="straightConnector1">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5DA041" id="Rechte verbindingslijn met pijl 141" o:spid="_x0000_s1026" type="#_x0000_t32" style="position:absolute;margin-left:201.8pt;margin-top:341pt;width:22.5pt;height:66.15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"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25824" behindDoc="0" locked="0" layoutInCell="1" allowOverlap="1" wp14:anchorId="0954858E" wp14:editId="24F15DD3">
                <wp:simplePos x="0" y="0"/>
                <wp:positionH relativeFrom="column">
                  <wp:posOffset>1329409</wp:posOffset>
                </wp:positionH>
                <wp:positionV relativeFrom="paragraph">
                  <wp:posOffset>4256553</wp:posOffset>
                </wp:positionV>
                <wp:extent cx="1307362" cy="914030"/>
                <wp:effectExtent l="0" t="25400" r="39370" b="13335"/>
                <wp:wrapNone/>
                <wp:docPr id="140" name="Rechte verbindingslijn met pijl 140"/>
                <wp:cNvGraphicFramePr/>
                <a:graphic xmlns:a="http://schemas.openxmlformats.org/drawingml/2006/main">
                  <a:graphicData uri="http://schemas.microsoft.com/office/word/2010/wordprocessingShape">
                    <wps:wsp>
                      <wps:cNvCnPr/>
                      <wps:spPr>
                        <a:xfrm flipV="1">
                          <a:off x="0" y="0"/>
                          <a:ext cx="1307362" cy="91403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1BB6A70F" id="Rechte verbindingslijn met pijl 140" o:spid="_x0000_s1026" type="#_x0000_t32" style="position:absolute;margin-left:104.7pt;margin-top:335.15pt;width:102.95pt;height:71.95pt;flip:y;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" strokecolor="#c02942 [3206]" strokeweight=".5pt">
                <v:stroke endarrow="block" joinstyle="miter"/>
              </v:shape>
            </w:pict>
          </mc:Fallback>
        </mc:AlternateContent>
      </w:r>
      <w:r w:rsidR="00756CA6">
        <w:rPr>
          <w:noProof/>
        </w:rPr>
        <mc:AlternateContent>
          <mc:Choice Requires="wps">
            <w:drawing>
              <wp:anchor distT="0" distB="0" distL="114300" distR="114300" simplePos="0" relativeHeight="251722752" behindDoc="0" locked="0" layoutInCell="1" allowOverlap="1" wp14:anchorId="57E0516B" wp14:editId="6426E6CB">
                <wp:simplePos x="0" y="0"/>
                <wp:positionH relativeFrom="column">
                  <wp:posOffset>3746205</wp:posOffset>
                </wp:positionH>
                <wp:positionV relativeFrom="paragraph">
                  <wp:posOffset>485510</wp:posOffset>
                </wp:positionV>
                <wp:extent cx="1733107" cy="1083915"/>
                <wp:effectExtent l="12700" t="12700" r="19685" b="21590"/>
                <wp:wrapNone/>
                <wp:docPr id="138" name="Ruit 138"/>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DD7326" w14:textId="76EDF25E" w:rsidR="00756CA6" w:rsidRPr="006B42E2" w:rsidRDefault="00756CA6"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0516B" id="Ruit 138" o:spid="_x0000_s1094" type="#_x0000_t4" style="position:absolute;left:0;text-align:left;margin-left:295pt;margin-top:38.25pt;width:136.45pt;height:85.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vGVW+A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" fillcolor="#f2dfa5 [2137]" strokecolor="#293b3c [1604]" strokeweight="1pt">
                <v:fill color2="#faf4e0 [761]" rotate="t" angle="45" colors="0 #ffeaa3;.5 #fff0c6;1 #fff7e3" focus="100%" type="gradient"/>
                <v:textbox inset="0,0,0,0">
                  <w:txbxContent>
                    <w:p w14:paraId="30DD7326" w14:textId="76EDF25E" w:rsidR="00756CA6" w:rsidRPr="006B42E2" w:rsidRDefault="00756CA6"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v:textbox>
              </v:shape>
            </w:pict>
          </mc:Fallback>
        </mc:AlternateContent>
      </w:r>
      <w:r w:rsidR="006B42E2">
        <w:rPr>
          <w:noProof/>
        </w:rPr>
        <mc:AlternateContent>
          <mc:Choice Requires="wps">
            <w:drawing>
              <wp:anchor distT="0" distB="0" distL="114300" distR="114300" simplePos="0" relativeHeight="251717632" behindDoc="0" locked="0" layoutInCell="1" allowOverlap="1" wp14:anchorId="4A32EFA3" wp14:editId="2A2F499E">
                <wp:simplePos x="0" y="0"/>
                <wp:positionH relativeFrom="column">
                  <wp:posOffset>4373334</wp:posOffset>
                </wp:positionH>
                <wp:positionV relativeFrom="paragraph">
                  <wp:posOffset>28250</wp:posOffset>
                </wp:positionV>
                <wp:extent cx="1105786" cy="308256"/>
                <wp:effectExtent l="0" t="0" r="0" b="0"/>
                <wp:wrapNone/>
                <wp:docPr id="134" name="Tekstvak 13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C6850DA" w14:textId="260BAE64" w:rsidR="006B42E2" w:rsidRPr="006B42E2" w:rsidRDefault="006B42E2"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EFA3" id="Tekstvak 134" o:spid="_x0000_s1095" type="#_x0000_t202" style="position:absolute;left:0;text-align:left;margin-left:344.35pt;margin-top:2.2pt;width:87.05pt;height:24.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" filled="f" stroked="f" strokeweight=".5pt">
                <v:textbox>
                  <w:txbxContent>
                    <w:p w14:paraId="2C6850DA" w14:textId="260BAE64" w:rsidR="006B42E2" w:rsidRPr="006B42E2" w:rsidRDefault="006B42E2"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15584" behindDoc="0" locked="0" layoutInCell="1" allowOverlap="1" wp14:anchorId="758DBE8C" wp14:editId="2188D9E2">
                <wp:simplePos x="0" y="0"/>
                <wp:positionH relativeFrom="column">
                  <wp:posOffset>329949</wp:posOffset>
                </wp:positionH>
                <wp:positionV relativeFrom="paragraph">
                  <wp:posOffset>333139</wp:posOffset>
                </wp:positionV>
                <wp:extent cx="5188496" cy="1828313"/>
                <wp:effectExtent l="0" t="0" r="19050" b="13335"/>
                <wp:wrapNone/>
                <wp:docPr id="132" name="Rechthoek 132"/>
                <wp:cNvGraphicFramePr/>
                <a:graphic xmlns:a="http://schemas.openxmlformats.org/drawingml/2006/main">
                  <a:graphicData uri="http://schemas.microsoft.com/office/word/2010/wordprocessingShape">
                    <wps:wsp>
                      <wps:cNvSpPr/>
                      <wps:spPr>
                        <a:xfrm>
                          <a:off x="0" y="0"/>
                          <a:ext cx="5188496" cy="1828313"/>
                        </a:xfrm>
                        <a:prstGeom prst="rect">
                          <a:avLst/>
                        </a:prstGeom>
                        <a:noFill/>
                        <a:ln>
                          <a:solidFill>
                            <a:schemeClr val="accent6"/>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F5053E" id="Rechthoek 132" o:spid="_x0000_s1026" style="position:absolute;margin-left:26pt;margin-top:26.25pt;width:408.55pt;height:143.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" filled="f" strokecolor="#ecd078 [3209]" strokeweight="1pt">
                <v:stroke dashstyle="dash"/>
              </v:rect>
            </w:pict>
          </mc:Fallback>
        </mc:AlternateContent>
      </w:r>
      <w:r w:rsidR="006B42E2">
        <w:rPr>
          <w:noProof/>
        </w:rPr>
        <mc:AlternateContent>
          <mc:Choice Requires="wps">
            <w:drawing>
              <wp:anchor distT="0" distB="0" distL="114300" distR="114300" simplePos="0" relativeHeight="251712512" behindDoc="0" locked="0" layoutInCell="1" allowOverlap="1" wp14:anchorId="4A74F720" wp14:editId="6CC8E266">
                <wp:simplePos x="0" y="0"/>
                <wp:positionH relativeFrom="column">
                  <wp:posOffset>574202</wp:posOffset>
                </wp:positionH>
                <wp:positionV relativeFrom="paragraph">
                  <wp:posOffset>3723005</wp:posOffset>
                </wp:positionV>
                <wp:extent cx="1201479" cy="680484"/>
                <wp:effectExtent l="0" t="0" r="17780" b="18415"/>
                <wp:wrapNone/>
                <wp:docPr id="129" name="Ovaal 129"/>
                <wp:cNvGraphicFramePr/>
                <a:graphic xmlns:a="http://schemas.openxmlformats.org/drawingml/2006/main">
                  <a:graphicData uri="http://schemas.microsoft.com/office/word/2010/wordprocessingShape">
                    <wps:wsp>
                      <wps:cNvSpPr/>
                      <wps:spPr>
                        <a:xfrm>
                          <a:off x="0" y="0"/>
                          <a:ext cx="1201479" cy="680484"/>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677C59" w14:textId="1177441D" w:rsidR="006B42E2" w:rsidRPr="006B42E2" w:rsidRDefault="006B42E2" w:rsidP="006B42E2">
                            <w:pPr>
                              <w:jc w:val="center"/>
                              <w:rPr>
                                <w:lang w:val="nl-NL"/>
                              </w:rPr>
                            </w:pPr>
                            <w:proofErr w:type="spellStart"/>
                            <w:r>
                              <w:rPr>
                                <w:lang w:val="nl-NL"/>
                              </w:rPr>
                              <w:t>Prediction</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4F720" id="Ovaal 129" o:spid="_x0000_s1096" style="position:absolute;left:0;text-align:left;margin-left:45.2pt;margin-top:293.15pt;width:94.6pt;height:5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" fillcolor="#b887ff" strokecolor="#293b3c [1604]" strokeweight="1pt">
                <v:fill color2="#e8dcff" rotate="t" angle="45" colors="0 #b887ff;.5 #d1b6ff;1 #e8dcff" focus="100%" type="gradient"/>
                <v:stroke joinstyle="miter"/>
                <v:textbox>
                  <w:txbxContent>
                    <w:p w14:paraId="30677C59" w14:textId="1177441D" w:rsidR="006B42E2" w:rsidRPr="006B42E2" w:rsidRDefault="006B42E2" w:rsidP="006B42E2">
                      <w:pPr>
                        <w:jc w:val="center"/>
                        <w:rPr>
                          <w:lang w:val="nl-NL"/>
                        </w:rPr>
                      </w:pPr>
                      <w:proofErr w:type="spellStart"/>
                      <w:r>
                        <w:rPr>
                          <w:lang w:val="nl-NL"/>
                        </w:rPr>
                        <w:t>Prediction</w:t>
                      </w:r>
                      <w:proofErr w:type="spellEnd"/>
                      <w:r>
                        <w:rPr>
                          <w:lang w:val="nl-NL"/>
                        </w:rPr>
                        <w:t xml:space="preserve"> Model</w:t>
                      </w:r>
                    </w:p>
                  </w:txbxContent>
                </v:textbox>
              </v:oval>
            </w:pict>
          </mc:Fallback>
        </mc:AlternateContent>
      </w:r>
      <w:r w:rsidR="006B42E2">
        <w:rPr>
          <w:noProof/>
        </w:rPr>
        <mc:AlternateContent>
          <mc:Choice Requires="wps">
            <w:drawing>
              <wp:anchor distT="0" distB="0" distL="114300" distR="114300" simplePos="0" relativeHeight="251710464" behindDoc="0" locked="0" layoutInCell="1" allowOverlap="1" wp14:anchorId="5F7F06BC" wp14:editId="4272C526">
                <wp:simplePos x="0" y="0"/>
                <wp:positionH relativeFrom="column">
                  <wp:posOffset>1629808</wp:posOffset>
                </wp:positionH>
                <wp:positionV relativeFrom="paragraph">
                  <wp:posOffset>3185795</wp:posOffset>
                </wp:positionV>
                <wp:extent cx="1010093" cy="520700"/>
                <wp:effectExtent l="0" t="0" r="19050" b="12700"/>
                <wp:wrapNone/>
                <wp:docPr id="127" name="Ovaal 127"/>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A6DCB22" w14:textId="446F9D49" w:rsidR="006B42E2" w:rsidRPr="006B42E2" w:rsidRDefault="006B42E2" w:rsidP="006B42E2">
                            <w:pPr>
                              <w:jc w:val="center"/>
                              <w:rPr>
                                <w:lang w:val="nl-NL"/>
                              </w:rPr>
                            </w:pPr>
                            <w:r>
                              <w:rPr>
                                <w:lang w:val="nl-NL"/>
                              </w:rPr>
                              <w:t>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F7F06BC" id="Ovaal 127" o:spid="_x0000_s1097" style="position:absolute;left:0;text-align:left;margin-left:128.35pt;margin-top:250.85pt;width:79.55pt;height:41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" fillcolor="#b887ff" strokecolor="#293b3c [1604]" strokeweight="1pt">
                <v:fill color2="#e8dcff" rotate="t" angle="45" colors="0 #b887ff;.5 #d1b6ff;1 #e8dcff" focus="100%" type="gradient"/>
                <v:stroke joinstyle="miter"/>
                <v:textbox>
                  <w:txbxContent>
                    <w:p w14:paraId="3A6DCB22" w14:textId="446F9D49" w:rsidR="006B42E2" w:rsidRPr="006B42E2" w:rsidRDefault="006B42E2" w:rsidP="006B42E2">
                      <w:pPr>
                        <w:jc w:val="center"/>
                        <w:rPr>
                          <w:lang w:val="nl-NL"/>
                        </w:rPr>
                      </w:pPr>
                      <w:r>
                        <w:rPr>
                          <w:lang w:val="nl-NL"/>
                        </w:rPr>
                        <w:t>Cluster</w:t>
                      </w:r>
                    </w:p>
                  </w:txbxContent>
                </v:textbox>
              </v:oval>
            </w:pict>
          </mc:Fallback>
        </mc:AlternateContent>
      </w:r>
      <w:r w:rsidR="006B42E2">
        <w:rPr>
          <w:noProof/>
        </w:rPr>
        <mc:AlternateContent>
          <mc:Choice Requires="wps">
            <w:drawing>
              <wp:anchor distT="0" distB="0" distL="114300" distR="114300" simplePos="0" relativeHeight="251708416" behindDoc="0" locked="0" layoutInCell="1" allowOverlap="1" wp14:anchorId="4DC18480" wp14:editId="1EE8390D">
                <wp:simplePos x="0" y="0"/>
                <wp:positionH relativeFrom="column">
                  <wp:posOffset>2464303</wp:posOffset>
                </wp:positionH>
                <wp:positionV relativeFrom="paragraph">
                  <wp:posOffset>3809941</wp:posOffset>
                </wp:positionV>
                <wp:extent cx="1010093" cy="520700"/>
                <wp:effectExtent l="0" t="0" r="19050" b="12700"/>
                <wp:wrapNone/>
                <wp:docPr id="126" name="Ovaal 126"/>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D038F1C" w14:textId="447AF245" w:rsidR="006B42E2" w:rsidRPr="006B42E2" w:rsidRDefault="006B42E2" w:rsidP="006B42E2">
                            <w:pPr>
                              <w:jc w:val="center"/>
                              <w:rPr>
                                <w:lang w:val="nl-NL"/>
                              </w:rPr>
                            </w:pPr>
                            <w:r>
                              <w:rPr>
                                <w:lang w:val="nl-NL"/>
                              </w:rPr>
                              <w:t>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DC18480" id="Ovaal 126" o:spid="_x0000_s1098" style="position:absolute;left:0;text-align:left;margin-left:194.05pt;margin-top:300pt;width:79.55pt;height:41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" fillcolor="#b887ff" strokecolor="#293b3c [1604]" strokeweight="1pt">
                <v:fill color2="#e8dcff" rotate="t" angle="45" colors="0 #b887ff;.5 #d1b6ff;1 #e8dcff" focus="100%" type="gradient"/>
                <v:stroke joinstyle="miter"/>
                <v:textbox>
                  <w:txbxContent>
                    <w:p w14:paraId="7D038F1C" w14:textId="447AF245" w:rsidR="006B42E2" w:rsidRPr="006B42E2" w:rsidRDefault="006B42E2" w:rsidP="006B42E2">
                      <w:pPr>
                        <w:jc w:val="center"/>
                        <w:rPr>
                          <w:lang w:val="nl-NL"/>
                        </w:rPr>
                      </w:pPr>
                      <w:r>
                        <w:rPr>
                          <w:lang w:val="nl-NL"/>
                        </w:rPr>
                        <w:t>Activity</w:t>
                      </w:r>
                    </w:p>
                  </w:txbxContent>
                </v:textbox>
              </v:oval>
            </w:pict>
          </mc:Fallback>
        </mc:AlternateContent>
      </w:r>
      <w:r w:rsidR="006B42E2">
        <w:rPr>
          <w:noProof/>
        </w:rPr>
        <mc:AlternateContent>
          <mc:Choice Requires="wps">
            <w:drawing>
              <wp:anchor distT="0" distB="0" distL="114300" distR="114300" simplePos="0" relativeHeight="251706368" behindDoc="0" locked="0" layoutInCell="1" allowOverlap="1" wp14:anchorId="434758DD" wp14:editId="45FFBB97">
                <wp:simplePos x="0" y="0"/>
                <wp:positionH relativeFrom="column">
                  <wp:posOffset>3370861</wp:posOffset>
                </wp:positionH>
                <wp:positionV relativeFrom="paragraph">
                  <wp:posOffset>3182664</wp:posOffset>
                </wp:positionV>
                <wp:extent cx="690953" cy="520700"/>
                <wp:effectExtent l="0" t="0" r="7620" b="12700"/>
                <wp:wrapNone/>
                <wp:docPr id="125" name="Ovaal 125"/>
                <wp:cNvGraphicFramePr/>
                <a:graphic xmlns:a="http://schemas.openxmlformats.org/drawingml/2006/main">
                  <a:graphicData uri="http://schemas.microsoft.com/office/word/2010/wordprocessingShape">
                    <wps:wsp>
                      <wps:cNvSpPr/>
                      <wps:spPr>
                        <a:xfrm>
                          <a:off x="0" y="0"/>
                          <a:ext cx="69095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8CE2B0E" w14:textId="5F34AAA6" w:rsidR="006B42E2" w:rsidRPr="006B42E2" w:rsidRDefault="006B42E2" w:rsidP="006B42E2">
                            <w:pPr>
                              <w:jc w:val="center"/>
                              <w:rPr>
                                <w:lang w:val="nl-NL"/>
                              </w:rPr>
                            </w:pPr>
                            <w:r>
                              <w:rPr>
                                <w:lang w:val="nl-N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34758DD" id="Ovaal 125" o:spid="_x0000_s1099" style="position:absolute;left:0;text-align:left;margin-left:265.4pt;margin-top:250.6pt;width:54.4pt;height:41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" fillcolor="#b887ff" strokecolor="#293b3c [1604]" strokeweight="1pt">
                <v:fill color2="#e8dcff" rotate="t" angle="45" colors="0 #b887ff;.5 #d1b6ff;1 #e8dcff" focus="100%" type="gradient"/>
                <v:stroke joinstyle="miter"/>
                <v:textbox>
                  <w:txbxContent>
                    <w:p w14:paraId="68CE2B0E" w14:textId="5F34AAA6" w:rsidR="006B42E2" w:rsidRPr="006B42E2" w:rsidRDefault="006B42E2" w:rsidP="006B42E2">
                      <w:pPr>
                        <w:jc w:val="center"/>
                        <w:rPr>
                          <w:lang w:val="nl-NL"/>
                        </w:rPr>
                      </w:pPr>
                      <w:r>
                        <w:rPr>
                          <w:lang w:val="nl-NL"/>
                        </w:rPr>
                        <w:t>User</w:t>
                      </w:r>
                    </w:p>
                  </w:txbxContent>
                </v:textbox>
              </v:oval>
            </w:pict>
          </mc:Fallback>
        </mc:AlternateContent>
      </w:r>
      <w:r w:rsidR="006B42E2">
        <w:rPr>
          <w:noProof/>
        </w:rPr>
        <mc:AlternateContent>
          <mc:Choice Requires="wps">
            <w:drawing>
              <wp:anchor distT="0" distB="0" distL="114300" distR="114300" simplePos="0" relativeHeight="251705344" behindDoc="0" locked="0" layoutInCell="1" allowOverlap="1" wp14:anchorId="423CEF09" wp14:editId="3CC86C7B">
                <wp:simplePos x="0" y="0"/>
                <wp:positionH relativeFrom="column">
                  <wp:posOffset>4245875</wp:posOffset>
                </wp:positionH>
                <wp:positionV relativeFrom="paragraph">
                  <wp:posOffset>2728964</wp:posOffset>
                </wp:positionV>
                <wp:extent cx="1105786" cy="308256"/>
                <wp:effectExtent l="0" t="0" r="0" b="0"/>
                <wp:wrapNone/>
                <wp:docPr id="124" name="Tekstvak 12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769FE5F5" w14:textId="2F9E7ED8"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CEF09" id="Tekstvak 124" o:spid="_x0000_s1100" type="#_x0000_t202" style="position:absolute;left:0;text-align:left;margin-left:334.3pt;margin-top:214.9pt;width:87.05pt;height:24.2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" filled="f" stroked="f" strokeweight=".5pt">
                <v:textbox>
                  <w:txbxContent>
                    <w:p w14:paraId="769FE5F5" w14:textId="2F9E7ED8"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v:textbox>
              </v:shape>
            </w:pict>
          </mc:Fallback>
        </mc:AlternateContent>
      </w:r>
      <w:r w:rsidR="006B42E2">
        <w:rPr>
          <w:noProof/>
        </w:rPr>
        <mc:AlternateContent>
          <mc:Choice Requires="wps">
            <w:drawing>
              <wp:anchor distT="0" distB="0" distL="114300" distR="114300" simplePos="0" relativeHeight="251703296" behindDoc="0" locked="0" layoutInCell="1" allowOverlap="1" wp14:anchorId="24DCD5F9" wp14:editId="0A1416DB">
                <wp:simplePos x="0" y="0"/>
                <wp:positionH relativeFrom="column">
                  <wp:posOffset>3489960</wp:posOffset>
                </wp:positionH>
                <wp:positionV relativeFrom="paragraph">
                  <wp:posOffset>2727487</wp:posOffset>
                </wp:positionV>
                <wp:extent cx="1105786" cy="308256"/>
                <wp:effectExtent l="0" t="0" r="0" b="0"/>
                <wp:wrapNone/>
                <wp:docPr id="123" name="Tekstvak 12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08330B8" w14:textId="43E975F9"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CD5F9" id="Tekstvak 123" o:spid="_x0000_s1101" type="#_x0000_t202" style="position:absolute;left:0;text-align:left;margin-left:274.8pt;margin-top:214.75pt;width:87.05pt;height:24.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Nov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" filled="f" stroked="f" strokeweight=".5pt">
                <v:textbox>
                  <w:txbxContent>
                    <w:p w14:paraId="208330B8" w14:textId="43E975F9"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v:textbox>
              </v:shape>
            </w:pict>
          </mc:Fallback>
        </mc:AlternateContent>
      </w:r>
      <w:r w:rsidR="006B42E2">
        <w:rPr>
          <w:noProof/>
        </w:rPr>
        <mc:AlternateContent>
          <mc:Choice Requires="wps">
            <w:drawing>
              <wp:anchor distT="0" distB="0" distL="114300" distR="114300" simplePos="0" relativeHeight="251699200" behindDoc="0" locked="0" layoutInCell="1" allowOverlap="1" wp14:anchorId="09326463" wp14:editId="60B3340B">
                <wp:simplePos x="0" y="0"/>
                <wp:positionH relativeFrom="column">
                  <wp:posOffset>4021293</wp:posOffset>
                </wp:positionH>
                <wp:positionV relativeFrom="paragraph">
                  <wp:posOffset>2451824</wp:posOffset>
                </wp:positionV>
                <wp:extent cx="1105786" cy="308256"/>
                <wp:effectExtent l="0" t="0" r="0" b="0"/>
                <wp:wrapNone/>
                <wp:docPr id="120" name="Tekstvak 120"/>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3A27A098" w14:textId="48047E8F" w:rsidR="006B42E2" w:rsidRPr="006B42E2" w:rsidRDefault="006B42E2"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26463" id="Tekstvak 120" o:spid="_x0000_s1102" type="#_x0000_t202" style="position:absolute;left:0;text-align:left;margin-left:316.65pt;margin-top:193.05pt;width:87.05pt;height:24.2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" filled="f" stroked="f" strokeweight=".5pt">
                <v:textbox>
                  <w:txbxContent>
                    <w:p w14:paraId="3A27A098" w14:textId="48047E8F" w:rsidR="006B42E2" w:rsidRPr="006B42E2" w:rsidRDefault="006B42E2"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01248" behindDoc="0" locked="0" layoutInCell="1" allowOverlap="1" wp14:anchorId="427BFE95" wp14:editId="727185BD">
                <wp:simplePos x="0" y="0"/>
                <wp:positionH relativeFrom="column">
                  <wp:posOffset>4242730</wp:posOffset>
                </wp:positionH>
                <wp:positionV relativeFrom="paragraph">
                  <wp:posOffset>2757362</wp:posOffset>
                </wp:positionV>
                <wp:extent cx="1275789" cy="1828313"/>
                <wp:effectExtent l="0" t="0" r="6985" b="13335"/>
                <wp:wrapNone/>
                <wp:docPr id="122" name="Rechthoek 122"/>
                <wp:cNvGraphicFramePr/>
                <a:graphic xmlns:a="http://schemas.openxmlformats.org/drawingml/2006/main">
                  <a:graphicData uri="http://schemas.microsoft.com/office/word/2010/wordprocessingShape">
                    <wps:wsp>
                      <wps:cNvSpPr/>
                      <wps:spPr>
                        <a:xfrm>
                          <a:off x="0" y="0"/>
                          <a:ext cx="1275789"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60195" id="Rechthoek 122" o:spid="_x0000_s1026" style="position:absolute;margin-left:334.05pt;margin-top:217.1pt;width:100.45pt;height:143.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7152" behindDoc="0" locked="0" layoutInCell="1" allowOverlap="1" wp14:anchorId="0F0FD061" wp14:editId="528B2CD1">
                <wp:simplePos x="0" y="0"/>
                <wp:positionH relativeFrom="column">
                  <wp:posOffset>329949</wp:posOffset>
                </wp:positionH>
                <wp:positionV relativeFrom="paragraph">
                  <wp:posOffset>2757362</wp:posOffset>
                </wp:positionV>
                <wp:extent cx="3912781" cy="1828313"/>
                <wp:effectExtent l="0" t="0" r="12065" b="13335"/>
                <wp:wrapNone/>
                <wp:docPr id="119" name="Rechthoek 119"/>
                <wp:cNvGraphicFramePr/>
                <a:graphic xmlns:a="http://schemas.openxmlformats.org/drawingml/2006/main">
                  <a:graphicData uri="http://schemas.microsoft.com/office/word/2010/wordprocessingShape">
                    <wps:wsp>
                      <wps:cNvSpPr/>
                      <wps:spPr>
                        <a:xfrm>
                          <a:off x="0" y="0"/>
                          <a:ext cx="3912781"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FB142B" id="Rechthoek 119" o:spid="_x0000_s1026" style="position:absolute;margin-left:26pt;margin-top:217.1pt;width:308.1pt;height:143.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6128" behindDoc="0" locked="0" layoutInCell="1" allowOverlap="1" wp14:anchorId="41E5B17C" wp14:editId="13FCF283">
                <wp:simplePos x="0" y="0"/>
                <wp:positionH relativeFrom="column">
                  <wp:posOffset>595763</wp:posOffset>
                </wp:positionH>
                <wp:positionV relativeFrom="paragraph">
                  <wp:posOffset>5170952</wp:posOffset>
                </wp:positionV>
                <wp:extent cx="849600" cy="829339"/>
                <wp:effectExtent l="0" t="0" r="14605" b="8890"/>
                <wp:wrapNone/>
                <wp:docPr id="118" name="Afgeronde rechthoek 118"/>
                <wp:cNvGraphicFramePr/>
                <a:graphic xmlns:a="http://schemas.openxmlformats.org/drawingml/2006/main">
                  <a:graphicData uri="http://schemas.microsoft.com/office/word/2010/wordprocessingShape">
                    <wps:wsp>
                      <wps:cNvSpPr/>
                      <wps:spPr>
                        <a:xfrm>
                          <a:off x="0" y="0"/>
                          <a:ext cx="849600" cy="829339"/>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643D2BC" w14:textId="69F04848" w:rsidR="006B42E2" w:rsidRPr="00475B51" w:rsidRDefault="006B42E2" w:rsidP="006B42E2">
                            <w:pPr>
                              <w:jc w:val="center"/>
                              <w:rPr>
                                <w:lang w:val="nl-NL"/>
                              </w:rPr>
                            </w:pPr>
                            <w:r>
                              <w:rPr>
                                <w:lang w:val="nl-NL"/>
                              </w:rPr>
                              <w:t xml:space="preserve">Push </w:t>
                            </w:r>
                            <w:r>
                              <w:rPr>
                                <w:lang w:val="nl-NL"/>
                              </w:rPr>
                              <w:br/>
                            </w:r>
                            <w:proofErr w:type="spellStart"/>
                            <w:r>
                              <w:rPr>
                                <w:lang w:val="nl-NL"/>
                              </w:rPr>
                              <w:t>activity</w:t>
                            </w:r>
                            <w:proofErr w:type="spellEnd"/>
                            <w:r>
                              <w:rPr>
                                <w:lang w:val="nl-NL"/>
                              </w:rPr>
                              <w:t xml:space="preserve">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1E5B17C" id="Afgeronde rechthoek 118" o:spid="_x0000_s1103" style="position:absolute;left:0;text-align:left;margin-left:46.9pt;margin-top:407.15pt;width:66.9pt;height:65.3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" fillcolor="#de687b [2134]" strokecolor="#293b3c [1604]" strokeweight="1pt">
                <v:fill color2="#f4cad1 [758]" rotate="t" angle="45" colors="0 #e99097;.5 #efbcc0;1 #f7dfe0" focus="100%" type="gradient"/>
                <v:stroke joinstyle="miter"/>
                <v:textbox>
                  <w:txbxContent>
                    <w:p w14:paraId="7643D2BC" w14:textId="69F04848" w:rsidR="006B42E2" w:rsidRPr="00475B51" w:rsidRDefault="006B42E2" w:rsidP="006B42E2">
                      <w:pPr>
                        <w:jc w:val="center"/>
                        <w:rPr>
                          <w:lang w:val="nl-NL"/>
                        </w:rPr>
                      </w:pPr>
                      <w:r>
                        <w:rPr>
                          <w:lang w:val="nl-NL"/>
                        </w:rPr>
                        <w:t xml:space="preserve">Push </w:t>
                      </w:r>
                      <w:r>
                        <w:rPr>
                          <w:lang w:val="nl-NL"/>
                        </w:rPr>
                        <w:br/>
                      </w:r>
                      <w:proofErr w:type="spellStart"/>
                      <w:r>
                        <w:rPr>
                          <w:lang w:val="nl-NL"/>
                        </w:rPr>
                        <w:t>activity</w:t>
                      </w:r>
                      <w:proofErr w:type="spellEnd"/>
                      <w:r>
                        <w:rPr>
                          <w:lang w:val="nl-NL"/>
                        </w:rPr>
                        <w:t xml:space="preserve"> event</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4080" behindDoc="0" locked="0" layoutInCell="1" allowOverlap="1" wp14:anchorId="6EF0512F" wp14:editId="6B4EDBD7">
                <wp:simplePos x="0" y="0"/>
                <wp:positionH relativeFrom="column">
                  <wp:posOffset>2002525</wp:posOffset>
                </wp:positionH>
                <wp:positionV relativeFrom="paragraph">
                  <wp:posOffset>5907405</wp:posOffset>
                </wp:positionV>
                <wp:extent cx="849600" cy="584790"/>
                <wp:effectExtent l="0" t="0" r="14605" b="12700"/>
                <wp:wrapNone/>
                <wp:docPr id="117" name="Afgeronde rechthoek 117"/>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7E2C911" w14:textId="0E4284A1" w:rsidR="006B42E2" w:rsidRPr="00475B51" w:rsidRDefault="006B42E2"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F0512F" id="Afgeronde rechthoek 117" o:spid="_x0000_s1104" style="position:absolute;left:0;text-align:left;margin-left:157.7pt;margin-top:465.15pt;width:66.9pt;height:46.0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77E2C911" w14:textId="0E4284A1" w:rsidR="006B42E2" w:rsidRPr="00475B51" w:rsidRDefault="006B42E2"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2032" behindDoc="0" locked="0" layoutInCell="1" allowOverlap="1" wp14:anchorId="19412619" wp14:editId="22E42C4D">
                <wp:simplePos x="0" y="0"/>
                <wp:positionH relativeFrom="column">
                  <wp:posOffset>2002790</wp:posOffset>
                </wp:positionH>
                <wp:positionV relativeFrom="paragraph">
                  <wp:posOffset>5174113</wp:posOffset>
                </wp:positionV>
                <wp:extent cx="849600" cy="584790"/>
                <wp:effectExtent l="0" t="0" r="14605" b="12700"/>
                <wp:wrapNone/>
                <wp:docPr id="116" name="Afgeronde rechthoek 116"/>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9D11DA" w14:textId="33C985FB" w:rsidR="006B42E2" w:rsidRPr="00475B51" w:rsidRDefault="006B42E2" w:rsidP="006B42E2">
                            <w:pPr>
                              <w:jc w:val="center"/>
                              <w:rPr>
                                <w:lang w:val="nl-NL"/>
                              </w:rPr>
                            </w:pPr>
                            <w:r>
                              <w:rPr>
                                <w:lang w:val="nl-NL"/>
                              </w:rPr>
                              <w:t>Up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412619" id="Afgeronde rechthoek 116" o:spid="_x0000_s1105" style="position:absolute;left:0;text-align:left;margin-left:157.7pt;margin-top:407.4pt;width:66.9pt;height:46.0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039D11DA" w14:textId="33C985FB" w:rsidR="006B42E2" w:rsidRPr="00475B51" w:rsidRDefault="006B42E2" w:rsidP="006B42E2">
                      <w:pPr>
                        <w:jc w:val="center"/>
                        <w:rPr>
                          <w:lang w:val="nl-NL"/>
                        </w:rPr>
                      </w:pPr>
                      <w:r>
                        <w:rPr>
                          <w:lang w:val="nl-NL"/>
                        </w:rPr>
                        <w:t>Upload datase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5888" behindDoc="0" locked="0" layoutInCell="1" allowOverlap="1" wp14:anchorId="543D3C36" wp14:editId="62E516C8">
                <wp:simplePos x="0" y="0"/>
                <wp:positionH relativeFrom="column">
                  <wp:posOffset>4507997</wp:posOffset>
                </wp:positionH>
                <wp:positionV relativeFrom="paragraph">
                  <wp:posOffset>5170805</wp:posOffset>
                </wp:positionV>
                <wp:extent cx="776177" cy="584790"/>
                <wp:effectExtent l="0" t="0" r="11430" b="12700"/>
                <wp:wrapNone/>
                <wp:docPr id="111" name="Afgeronde rechthoek 111"/>
                <wp:cNvGraphicFramePr/>
                <a:graphic xmlns:a="http://schemas.openxmlformats.org/drawingml/2006/main">
                  <a:graphicData uri="http://schemas.microsoft.com/office/word/2010/wordprocessingShape">
                    <wps:wsp>
                      <wps:cNvSpPr/>
                      <wps:spPr>
                        <a:xfrm>
                          <a:off x="0" y="0"/>
                          <a:ext cx="776177"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3B23411" w14:textId="23BB75D7" w:rsidR="00475B51" w:rsidRPr="00475B51" w:rsidRDefault="00475B51" w:rsidP="00475B51">
                            <w:pPr>
                              <w:jc w:val="center"/>
                              <w:rPr>
                                <w:lang w:val="nl-NL"/>
                              </w:rPr>
                            </w:pPr>
                            <w:r>
                              <w:rPr>
                                <w:lang w:val="nl-NL"/>
                              </w:rPr>
                              <w:t>Valu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D3C36" id="Afgeronde rechthoek 111" o:spid="_x0000_s1106" style="position:absolute;left:0;text-align:left;margin-left:354.95pt;margin-top:407.15pt;width:61.1pt;height:46.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" fillcolor="#bef397" strokecolor="#293b3c [1604]" strokeweight="1pt">
                <v:fill color2="#eafae0" rotate="t" angle="45" colors="0 #bef397;.5 #d5f6c0;1 #eafae0" focus="100%" type="gradient"/>
                <v:stroke joinstyle="miter"/>
                <v:textbox>
                  <w:txbxContent>
                    <w:p w14:paraId="63B23411" w14:textId="23BB75D7" w:rsidR="00475B51" w:rsidRPr="00475B51" w:rsidRDefault="00475B51" w:rsidP="00475B51">
                      <w:pPr>
                        <w:jc w:val="center"/>
                        <w:rPr>
                          <w:lang w:val="nl-NL"/>
                        </w:rPr>
                      </w:pPr>
                      <w:r>
                        <w:rPr>
                          <w:lang w:val="nl-NL"/>
                        </w:rPr>
                        <w:t>Value Inpu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3840" behindDoc="0" locked="0" layoutInCell="1" allowOverlap="1" wp14:anchorId="512E4FD7" wp14:editId="6A56004B">
                <wp:simplePos x="0" y="0"/>
                <wp:positionH relativeFrom="column">
                  <wp:posOffset>3264535</wp:posOffset>
                </wp:positionH>
                <wp:positionV relativeFrom="paragraph">
                  <wp:posOffset>5170923</wp:posOffset>
                </wp:positionV>
                <wp:extent cx="849600" cy="584790"/>
                <wp:effectExtent l="0" t="0" r="14605" b="12700"/>
                <wp:wrapNone/>
                <wp:docPr id="110" name="Afgeronde rechthoek 110"/>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CE213CD" w14:textId="5DD08EE2" w:rsidR="00475B51" w:rsidRPr="00475B51" w:rsidRDefault="00475B51" w:rsidP="00475B51">
                            <w:pPr>
                              <w:jc w:val="center"/>
                              <w:rPr>
                                <w:lang w:val="nl-NL"/>
                              </w:rPr>
                            </w:pPr>
                            <w:r>
                              <w:rPr>
                                <w:lang w:val="nl-NL"/>
                              </w:rPr>
                              <w:t>Activity Up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2E4FD7" id="Afgeronde rechthoek 110" o:spid="_x0000_s1107" style="position:absolute;left:0;text-align:left;margin-left:257.05pt;margin-top:407.15pt;width:66.9pt;height:46.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" fillcolor="#bef397" strokecolor="#293b3c [1604]" strokeweight="1pt">
                <v:fill color2="#eafae0" rotate="t" angle="45" colors="0 #bef397;.5 #d5f6c0;1 #eafae0" focus="100%" type="gradient"/>
                <v:stroke joinstyle="miter"/>
                <v:textbox>
                  <w:txbxContent>
                    <w:p w14:paraId="7CE213CD" w14:textId="5DD08EE2" w:rsidR="00475B51" w:rsidRPr="00475B51" w:rsidRDefault="00475B51" w:rsidP="00475B51">
                      <w:pPr>
                        <w:jc w:val="center"/>
                        <w:rPr>
                          <w:lang w:val="nl-NL"/>
                        </w:rPr>
                      </w:pPr>
                      <w:r>
                        <w:rPr>
                          <w:lang w:val="nl-NL"/>
                        </w:rPr>
                        <w:t>Activity Upload</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2816" behindDoc="0" locked="0" layoutInCell="1" allowOverlap="1" wp14:anchorId="5E97CCC4" wp14:editId="4A7024BB">
                <wp:simplePos x="0" y="0"/>
                <wp:positionH relativeFrom="column">
                  <wp:posOffset>414389</wp:posOffset>
                </wp:positionH>
                <wp:positionV relativeFrom="paragraph">
                  <wp:posOffset>6734130</wp:posOffset>
                </wp:positionV>
                <wp:extent cx="1222744" cy="530815"/>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1222744" cy="530815"/>
                        </a:xfrm>
                        <a:prstGeom prst="rect">
                          <a:avLst/>
                        </a:prstGeom>
                        <a:noFill/>
                        <a:ln w="6350">
                          <a:noFill/>
                        </a:ln>
                      </wps:spPr>
                      <wps:txbx>
                        <w:txbxContent>
                          <w:p w14:paraId="41B46838" w14:textId="0FF526FB" w:rsidR="00475B51" w:rsidRPr="00475B51" w:rsidRDefault="00475B51"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CCC4" id="Tekstvak 108" o:spid="_x0000_s1108" type="#_x0000_t202" style="position:absolute;left:0;text-align:left;margin-left:32.65pt;margin-top:530.25pt;width:96.3pt;height:4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" filled="f" stroked="f" strokeweight=".5pt">
                <v:textbox>
                  <w:txbxContent>
                    <w:p w14:paraId="41B46838" w14:textId="0FF526FB" w:rsidR="00475B51" w:rsidRPr="00475B51" w:rsidRDefault="00475B51"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0768" behindDoc="0" locked="0" layoutInCell="1" allowOverlap="1" wp14:anchorId="2BDE6E74" wp14:editId="0CE0C94F">
                <wp:simplePos x="0" y="0"/>
                <wp:positionH relativeFrom="column">
                  <wp:posOffset>1928037</wp:posOffset>
                </wp:positionH>
                <wp:positionV relativeFrom="paragraph">
                  <wp:posOffset>6811557</wp:posOffset>
                </wp:positionV>
                <wp:extent cx="1010093" cy="403225"/>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5B3F8BBD" w14:textId="77DE95DC" w:rsidR="00475B51" w:rsidRPr="00475B51" w:rsidRDefault="00475B51" w:rsidP="00475B51">
                            <w:pPr>
                              <w:jc w:val="center"/>
                              <w:rPr>
                                <w:lang w:val="nl-NL"/>
                              </w:rPr>
                            </w:pP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E6E74" id="Tekstvak 106" o:spid="_x0000_s1109" type="#_x0000_t202" style="position:absolute;left:0;text-align:left;margin-left:151.8pt;margin-top:536.35pt;width:79.55pt;height:3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" filled="f" stroked="f" strokeweight=".5pt">
                <v:textbox>
                  <w:txbxContent>
                    <w:p w14:paraId="5B3F8BBD" w14:textId="77DE95DC" w:rsidR="00475B51" w:rsidRPr="00475B51" w:rsidRDefault="00475B51" w:rsidP="00475B51">
                      <w:pPr>
                        <w:jc w:val="center"/>
                        <w:rPr>
                          <w:lang w:val="nl-NL"/>
                        </w:rPr>
                      </w:pPr>
                      <w:proofErr w:type="spellStart"/>
                      <w:r>
                        <w:rPr>
                          <w:lang w:val="nl-NL"/>
                        </w:rPr>
                        <w:t>Testing</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8720" behindDoc="0" locked="0" layoutInCell="1" allowOverlap="1" wp14:anchorId="65ADC39A" wp14:editId="5C953D2D">
                <wp:simplePos x="0" y="0"/>
                <wp:positionH relativeFrom="column">
                  <wp:posOffset>4114800</wp:posOffset>
                </wp:positionH>
                <wp:positionV relativeFrom="paragraph">
                  <wp:posOffset>6861647</wp:posOffset>
                </wp:positionV>
                <wp:extent cx="1010093" cy="403225"/>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22986A61" w14:textId="1F3BF85B" w:rsidR="00475B51" w:rsidRPr="00475B51" w:rsidRDefault="00475B51">
                            <w:pPr>
                              <w:rPr>
                                <w:lang w:val="nl-NL"/>
                              </w:rPr>
                            </w:pPr>
                            <w:r>
                              <w:rPr>
                                <w:lang w:val="nl-NL"/>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DC39A" id="Tekstvak 105" o:spid="_x0000_s1110" type="#_x0000_t202" style="position:absolute;left:0;text-align:left;margin-left:324pt;margin-top:540.3pt;width:79.55pt;height:3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" filled="f" stroked="f" strokeweight=".5pt">
                <v:textbox>
                  <w:txbxContent>
                    <w:p w14:paraId="22986A61" w14:textId="1F3BF85B" w:rsidR="00475B51" w:rsidRPr="00475B51" w:rsidRDefault="00475B51">
                      <w:pPr>
                        <w:rPr>
                          <w:lang w:val="nl-NL"/>
                        </w:rPr>
                      </w:pPr>
                      <w:r>
                        <w:rPr>
                          <w:lang w:val="nl-NL"/>
                        </w:rPr>
                        <w:t>User</w:t>
                      </w:r>
                    </w:p>
                  </w:txbxContent>
                </v:textbox>
              </v:shape>
            </w:pict>
          </mc:Fallback>
        </mc:AlternateContent>
      </w:r>
      <w:r w:rsidR="00475B51" w:rsidRPr="00475B51">
        <w:rPr>
          <w:rFonts w:ascii="Times New Roman" w:eastAsia="Times New Roman" w:hAnsi="Times New Roman" w:cs="Times New Roman"/>
          <w:noProof/>
          <w:color w:val="auto"/>
          <w:lang w:val="nl-NL" w:eastAsia="nl-NL" w:bidi="ar-SA"/>
        </w:rPr>
        <w:drawing>
          <wp:anchor distT="0" distB="0" distL="114300" distR="114300" simplePos="0" relativeHeight="251677696" behindDoc="0" locked="0" layoutInCell="1" allowOverlap="1" wp14:anchorId="363AAE77" wp14:editId="0D615D12">
            <wp:simplePos x="0" y="0"/>
            <wp:positionH relativeFrom="column">
              <wp:posOffset>3806795</wp:posOffset>
            </wp:positionH>
            <wp:positionV relativeFrom="paragraph">
              <wp:posOffset>6808367</wp:posOffset>
            </wp:positionV>
            <wp:extent cx="307340" cy="403859"/>
            <wp:effectExtent l="0" t="0" r="0" b="3175"/>
            <wp:wrapNone/>
            <wp:docPr id="104" name="Afbeelding 104" descr="Afbeeldingsresultaat voor user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fbeeldingsresultaat voor user clipart"/>
                    <pic:cNvPicPr>
                      <a:picLocks noChangeAspect="1" noChangeArrowheads="1"/>
                    </pic:cNvPicPr>
                  </pic:nvPicPr>
                  <pic:blipFill rotWithShape="1">
                    <a:blip r:embed="rId17" cstate="print">
                      <a:duotone>
                        <a:schemeClr val="accent1">
                          <a:shade val="45000"/>
                          <a:satMod val="135000"/>
                        </a:schemeClr>
                        <a:prstClr val="white"/>
                      </a:duotone>
                      <a:extLst>
                        <a:ext uri="{BEBA8EAE-BF5A-486C-A8C5-ECC9F3942E4B}">
                          <a14:imgProps xmlns:a14="http://schemas.microsoft.com/office/drawing/2010/main">
                            <a14:imgLayer r:embed="rId18">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307340" cy="4038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5B51">
        <w:rPr>
          <w:noProof/>
        </w:rPr>
        <mc:AlternateContent>
          <mc:Choice Requires="wps">
            <w:drawing>
              <wp:anchor distT="0" distB="0" distL="114300" distR="114300" simplePos="0" relativeHeight="251676672" behindDoc="0" locked="0" layoutInCell="1" allowOverlap="1" wp14:anchorId="72413FA8" wp14:editId="0B439864">
                <wp:simplePos x="0" y="0"/>
                <wp:positionH relativeFrom="column">
                  <wp:posOffset>4731518</wp:posOffset>
                </wp:positionH>
                <wp:positionV relativeFrom="paragraph">
                  <wp:posOffset>4858311</wp:posOffset>
                </wp:positionV>
                <wp:extent cx="1105786" cy="308256"/>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1A6D0124" w14:textId="1F346BB6" w:rsidR="00475B51" w:rsidRPr="00475B51" w:rsidRDefault="00475B51">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13FA8" id="Tekstvak 103" o:spid="_x0000_s1111" type="#_x0000_t202" style="position:absolute;left:0;text-align:left;margin-left:372.55pt;margin-top:382.55pt;width:87.05pt;height:24.2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GVrW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" filled="f" stroked="f" strokeweight=".5pt">
                <v:textbox>
                  <w:txbxContent>
                    <w:p w14:paraId="1A6D0124" w14:textId="1F346BB6" w:rsidR="00475B51" w:rsidRPr="00475B51" w:rsidRDefault="00475B51">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v:textbox>
              </v:shape>
            </w:pict>
          </mc:Fallback>
        </mc:AlternateContent>
      </w:r>
      <w:r w:rsidR="00475B51">
        <w:rPr>
          <w:noProof/>
        </w:rPr>
        <mc:AlternateContent>
          <mc:Choice Requires="wps">
            <w:drawing>
              <wp:anchor distT="0" distB="0" distL="114300" distR="114300" simplePos="0" relativeHeight="251675648" behindDoc="0" locked="0" layoutInCell="1" allowOverlap="1" wp14:anchorId="183C4CE3" wp14:editId="20D45D27">
                <wp:simplePos x="0" y="0"/>
                <wp:positionH relativeFrom="column">
                  <wp:posOffset>3115310</wp:posOffset>
                </wp:positionH>
                <wp:positionV relativeFrom="paragraph">
                  <wp:posOffset>4862076</wp:posOffset>
                </wp:positionV>
                <wp:extent cx="2402958" cy="1870710"/>
                <wp:effectExtent l="0" t="0" r="10160" b="8890"/>
                <wp:wrapNone/>
                <wp:docPr id="102" name="Afgeronde rechthoek 102"/>
                <wp:cNvGraphicFramePr/>
                <a:graphic xmlns:a="http://schemas.openxmlformats.org/drawingml/2006/main">
                  <a:graphicData uri="http://schemas.microsoft.com/office/word/2010/wordprocessingShape">
                    <wps:wsp>
                      <wps:cNvSpPr/>
                      <wps:spPr>
                        <a:xfrm>
                          <a:off x="0" y="0"/>
                          <a:ext cx="2402958" cy="1870710"/>
                        </a:xfrm>
                        <a:prstGeom prst="roundRect">
                          <a:avLst/>
                        </a:prstGeom>
                        <a:ln>
                          <a:solidFill>
                            <a:srgbClr val="92D05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3DA499F" id="Afgeronde rechthoek 102" o:spid="_x0000_s1026" style="position:absolute;margin-left:245.3pt;margin-top:382.85pt;width:189.2pt;height:147.3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" fillcolor="white [3201]" strokecolor="#92d050" strokeweight="1pt">
                <v:stroke dashstyle="dash" joinstyle="miter"/>
              </v:roundrect>
            </w:pict>
          </mc:Fallback>
        </mc:AlternateContent>
      </w:r>
      <w:r w:rsidR="00475B51">
        <w:rPr>
          <w:noProof/>
        </w:rPr>
        <mc:AlternateContent>
          <mc:Choice Requires="wps">
            <w:drawing>
              <wp:anchor distT="0" distB="0" distL="114300" distR="114300" simplePos="0" relativeHeight="251673600" behindDoc="0" locked="0" layoutInCell="1" allowOverlap="1" wp14:anchorId="7B2ADFDE" wp14:editId="236FDD5E">
                <wp:simplePos x="0" y="0"/>
                <wp:positionH relativeFrom="column">
                  <wp:posOffset>1725295</wp:posOffset>
                </wp:positionH>
                <wp:positionV relativeFrom="paragraph">
                  <wp:posOffset>4865251</wp:posOffset>
                </wp:positionV>
                <wp:extent cx="1392865" cy="1871167"/>
                <wp:effectExtent l="0" t="0" r="17145" b="8890"/>
                <wp:wrapNone/>
                <wp:docPr id="101" name="Afgeronde rechthoek 101"/>
                <wp:cNvGraphicFramePr/>
                <a:graphic xmlns:a="http://schemas.openxmlformats.org/drawingml/2006/main">
                  <a:graphicData uri="http://schemas.microsoft.com/office/word/2010/wordprocessingShape">
                    <wps:wsp>
                      <wps:cNvSpPr/>
                      <wps:spPr>
                        <a:xfrm>
                          <a:off x="0" y="0"/>
                          <a:ext cx="1392865" cy="1871167"/>
                        </a:xfrm>
                        <a:prstGeom prst="roundRect">
                          <a:avLst/>
                        </a:prstGeom>
                        <a:ln>
                          <a:solidFill>
                            <a:srgbClr val="00B0F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66C3AC5" id="Afgeronde rechthoek 101" o:spid="_x0000_s1026" style="position:absolute;margin-left:135.85pt;margin-top:383.1pt;width:109.65pt;height:147.35pt;z-index:2516736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" fillcolor="white [3201]" strokecolor="#00b0f0" strokeweight="1pt">
                <v:stroke dashstyle="dash" joinstyle="miter"/>
              </v:roundrect>
            </w:pict>
          </mc:Fallback>
        </mc:AlternateContent>
      </w:r>
      <w:r w:rsidR="00475B51">
        <w:rPr>
          <w:noProof/>
        </w:rPr>
        <mc:AlternateContent>
          <mc:Choice Requires="wps">
            <w:drawing>
              <wp:anchor distT="0" distB="0" distL="114300" distR="114300" simplePos="0" relativeHeight="251671552" behindDoc="0" locked="0" layoutInCell="1" allowOverlap="1" wp14:anchorId="10F928DA" wp14:editId="0940FF3B">
                <wp:simplePos x="0" y="0"/>
                <wp:positionH relativeFrom="column">
                  <wp:posOffset>329565</wp:posOffset>
                </wp:positionH>
                <wp:positionV relativeFrom="paragraph">
                  <wp:posOffset>4862077</wp:posOffset>
                </wp:positionV>
                <wp:extent cx="1392865" cy="1871167"/>
                <wp:effectExtent l="0" t="0" r="17145" b="8890"/>
                <wp:wrapNone/>
                <wp:docPr id="100" name="Afgeronde rechthoek 100"/>
                <wp:cNvGraphicFramePr/>
                <a:graphic xmlns:a="http://schemas.openxmlformats.org/drawingml/2006/main">
                  <a:graphicData uri="http://schemas.microsoft.com/office/word/2010/wordprocessingShape">
                    <wps:wsp>
                      <wps:cNvSpPr/>
                      <wps:spPr>
                        <a:xfrm>
                          <a:off x="0" y="0"/>
                          <a:ext cx="1392865" cy="1871167"/>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3103FB5E" w14:textId="77777777" w:rsidR="00475B51" w:rsidRDefault="00475B51" w:rsidP="00475B5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w14:anchorId="10F928DA" id="Afgeronde rechthoek 100" o:spid="_x0000_s1112" style="position:absolute;left:0;text-align:left;margin-left:25.95pt;margin-top:382.85pt;width:109.65pt;height:147.35pt;z-index:25167155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" fillcolor="white [3201]" strokecolor="#c02942 [3206]" strokeweight="1pt">
                <v:stroke dashstyle="dash" joinstyle="miter"/>
                <v:textbox>
                  <w:txbxContent>
                    <w:p w14:paraId="3103FB5E" w14:textId="77777777" w:rsidR="00475B51" w:rsidRDefault="00475B51" w:rsidP="00475B51">
                      <w:pPr>
                        <w:jc w:val="left"/>
                      </w:pPr>
                    </w:p>
                  </w:txbxContent>
                </v:textbox>
              </v:roundrect>
            </w:pict>
          </mc:Fallback>
        </mc:AlternateContent>
      </w:r>
      <w:r w:rsidR="0019618C">
        <w:rPr>
          <w:noProof/>
        </w:rPr>
        <mc:AlternateContent>
          <mc:Choice Requires="wps">
            <w:drawing>
              <wp:inline distT="0" distB="0" distL="0" distR="0" wp14:anchorId="5F0DAC5B" wp14:editId="39AAEAEA">
                <wp:extent cx="5188688" cy="7304568"/>
                <wp:effectExtent l="0" t="0" r="18415" b="10795"/>
                <wp:docPr id="99" name="Rechthoek 99"/>
                <wp:cNvGraphicFramePr/>
                <a:graphic xmlns:a="http://schemas.openxmlformats.org/drawingml/2006/main">
                  <a:graphicData uri="http://schemas.microsoft.com/office/word/2010/wordprocessingShape">
                    <wps:wsp>
                      <wps:cNvSpPr/>
                      <wps:spPr>
                        <a:xfrm>
                          <a:off x="0" y="0"/>
                          <a:ext cx="5188688" cy="73045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37D01" w14:textId="685B1406" w:rsidR="00475B51" w:rsidRPr="00475B51" w:rsidRDefault="00475B51"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475B51" w:rsidRDefault="00475B51" w:rsidP="00475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0DAC5B" id="Rechthoek 99" o:spid="_x0000_s1113" style="width:408.55pt;height:57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" fillcolor="white [3201]" strokecolor="black [3213]" strokeweight="1pt">
                <v:textbox>
                  <w:txbxContent>
                    <w:p w14:paraId="7B737D01" w14:textId="685B1406" w:rsidR="00475B51" w:rsidRPr="00475B51" w:rsidRDefault="00475B51"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475B51" w:rsidRDefault="00475B51" w:rsidP="00475B51">
                      <w:pPr>
                        <w:jc w:val="center"/>
                      </w:pPr>
                    </w:p>
                  </w:txbxContent>
                </v:textbox>
                <w10:anchorlock/>
              </v:rect>
            </w:pict>
          </mc:Fallback>
        </mc:AlternateContent>
      </w:r>
    </w:p>
    <w:p w14:paraId="6676BE35" w14:textId="5200D5D0" w:rsidR="00EE6DE4" w:rsidRPr="00E82073" w:rsidRDefault="00475B51" w:rsidP="00F4273B">
      <w:r w:rsidRPr="00475B51">
        <w:rPr>
          <w:rFonts w:ascii="Times New Roman" w:eastAsia="Times New Roman" w:hAnsi="Times New Roman" w:cs="Times New Roman"/>
          <w:color w:val="auto"/>
          <w:lang w:val="nl-NL" w:eastAsia="nl-NL" w:bidi="ar-SA"/>
        </w:rPr>
        <w:fldChar w:fldCharType="begin"/>
      </w:r>
      <w:r w:rsidRPr="00475B51">
        <w:rPr>
          <w:rFonts w:ascii="Times New Roman" w:eastAsia="Times New Roman" w:hAnsi="Times New Roman" w:cs="Times New Roman"/>
          <w:color w:val="auto"/>
          <w:lang w:val="nl-NL" w:eastAsia="nl-NL" w:bidi="ar-SA"/>
        </w:rPr>
        <w:instrText xml:space="preserve"> INCLUDEPICTURE "https://b.kisscc0.com/20180705/cae/kisscc0-computer-icons-system-administrator-download-user-user-5b3da6bfade619.5737037515307670397123.png" \* MERGEFORMATINET </w:instrText>
      </w:r>
      <w:r w:rsidRPr="00475B51">
        <w:rPr>
          <w:rFonts w:ascii="Times New Roman" w:eastAsia="Times New Roman" w:hAnsi="Times New Roman" w:cs="Times New Roman"/>
          <w:color w:val="auto"/>
          <w:lang w:val="nl-NL" w:eastAsia="nl-NL" w:bidi="ar-SA"/>
        </w:rPr>
        <w:fldChar w:fldCharType="separate"/>
      </w:r>
      <w:r w:rsidRPr="00475B51">
        <w:rPr>
          <w:rFonts w:ascii="Times New Roman" w:eastAsia="Times New Roman" w:hAnsi="Times New Roman" w:cs="Times New Roman"/>
          <w:color w:val="auto"/>
          <w:lang w:val="nl-NL" w:eastAsia="nl-NL" w:bidi="ar-SA"/>
        </w:rPr>
        <w:fldChar w:fldCharType="end"/>
      </w:r>
    </w:p>
    <w:p w14:paraId="106B79C3" w14:textId="77777777" w:rsidR="00F4273B" w:rsidRDefault="00F4273B" w:rsidP="005C2A9F"/>
    <w:p w14:paraId="663A77E6" w14:textId="4C5F4674" w:rsidR="00D433AD" w:rsidRDefault="005C2A9F" w:rsidP="00D433AD">
      <w:pPr>
        <w:pStyle w:val="Kop3"/>
      </w:pPr>
      <w:r>
        <w:lastRenderedPageBreak/>
        <w:t>Resources</w:t>
      </w:r>
    </w:p>
    <w:p w14:paraId="6C16A3C5" w14:textId="4214ADCE" w:rsidR="00D433AD" w:rsidRDefault="00D433AD" w:rsidP="00D433AD">
      <w:r>
        <w:t xml:space="preserve">Resources </w:t>
      </w:r>
      <w:r w:rsidR="00EE7725">
        <w:t xml:space="preserve">are </w:t>
      </w:r>
      <w:r>
        <w:t xml:space="preserve">used within </w:t>
      </w:r>
      <w:proofErr w:type="spellStart"/>
      <w:r w:rsidR="005C2A9F">
        <w:t>NotiVal</w:t>
      </w:r>
      <w:proofErr w:type="spellEnd"/>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034F61F2" w14:textId="5F9EED5C"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w:t>
      </w:r>
      <w:proofErr w:type="gramStart"/>
      <w:r w:rsidR="005C2A9F">
        <w:t>in itself is</w:t>
      </w:r>
      <w:proofErr w:type="gramEnd"/>
      <w:r w:rsidR="005C2A9F">
        <w:t xml:space="preserve">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5618B4" w:rsidR="005C2A9F" w:rsidRDefault="00447437" w:rsidP="005C2A9F">
      <w:r>
        <w:t>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w:t>
      </w:r>
      <w:r w:rsidR="00647B34">
        <w:t>.</w:t>
      </w:r>
    </w:p>
    <w:p w14:paraId="0AF02E44" w14:textId="4FC87AE3" w:rsidR="00447437" w:rsidRDefault="00447437" w:rsidP="00447437">
      <w:pPr>
        <w:pStyle w:val="Kop4"/>
      </w:pPr>
      <w:r>
        <w:lastRenderedPageBreak/>
        <w:t>Analyzing starting times</w:t>
      </w:r>
    </w:p>
    <w:p w14:paraId="3F06D393" w14:textId="7A676C05" w:rsidR="00C755B5" w:rsidRDefault="00EE7725" w:rsidP="001A6F4A">
      <w:r>
        <w:t xml:space="preserve">The third major aspect of the implementation is its clustering. </w:t>
      </w:r>
      <w:proofErr w:type="gramStart"/>
      <w:r w:rsidR="00447437">
        <w:t>In order to</w:t>
      </w:r>
      <w:proofErr w:type="gramEnd"/>
      <w:r w:rsidR="00447437">
        <w:t xml:space="preserve"> cluster by starting times, these times had to be converted from a date into a number corresponding to the time on the day. The simplest solution was to use the number of minutes since midnigh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335D229" w14:textId="29D317AC" w:rsidR="00D3030F" w:rsidRDefault="00D3030F" w:rsidP="00D3030F">
      <w:pPr>
        <w:pStyle w:val="Kop3"/>
      </w:pPr>
      <w:r>
        <w:t>Prediction models</w:t>
      </w:r>
    </w:p>
    <w:p w14:paraId="091672F3" w14:textId="32907DBC"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1A6F4A">
        <w:t>A</w:t>
      </w:r>
      <w:r w:rsidR="00C755B5">
        <w:t xml:space="preserve"> similar 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55997F73" w14:textId="649D5A68" w:rsidR="00447437" w:rsidRDefault="00204063" w:rsidP="001A6F4A">
      <w:pPr>
        <w:pStyle w:val="Kop3"/>
      </w:pPr>
      <w:r>
        <w:t xml:space="preserve">The appropriate time – </w:t>
      </w:r>
      <w:r w:rsidR="00035A0C">
        <w:t>implementation</w:t>
      </w:r>
    </w:p>
    <w:p w14:paraId="30B0B056" w14:textId="67805C5E"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Given that the recorded activities were already processed into prediction models, there only one major part remaining in 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w:t>
      </w:r>
      <w:r w:rsidR="001A6F4A">
        <w:t>.</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539354C4" w14:textId="26331658" w:rsidR="00035A0C" w:rsidRDefault="00035A0C" w:rsidP="00035A0C">
      <w:pPr>
        <w:pStyle w:val="Kop3"/>
      </w:pPr>
      <w:r>
        <w:t>Testing</w:t>
      </w:r>
    </w:p>
    <w:p w14:paraId="10ECF215" w14:textId="5989CC53" w:rsid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644FC6B9" w14:textId="3027FF76" w:rsidR="008F15B9" w:rsidRDefault="008F15B9" w:rsidP="008F15B9">
      <w:pPr>
        <w:pStyle w:val="Kop3"/>
      </w:pPr>
      <w:r>
        <w:lastRenderedPageBreak/>
        <w:t>Conclusio</w:t>
      </w:r>
      <w:r w:rsidR="00B930DF">
        <w:t>n</w:t>
      </w:r>
    </w:p>
    <w:p w14:paraId="09800C64" w14:textId="2C3A737A" w:rsidR="00594E08" w:rsidRPr="00594E08" w:rsidRDefault="00594E08" w:rsidP="00594E08">
      <w:r>
        <w:t xml:space="preserve">A separation of concerns was done by splitting </w:t>
      </w:r>
      <w:r w:rsidR="000060A8">
        <w:t xml:space="preserve">the implementation into frontend, resource handling through the API, and the actual methods used for calculations and predictions. Several ‘clean-ups’ had to be performed to analyze incoming data, and transform it into a general </w:t>
      </w:r>
      <w:r w:rsidR="001A6F4A">
        <w:t>data structure</w:t>
      </w:r>
      <w:r w:rsidR="000060A8">
        <w:t xml:space="preserve"> for activities. Activities could then be clustered. From the clusters, a prediction model was made. Combining the prediction models and the user values, the moment calculations could be performed </w:t>
      </w:r>
    </w:p>
    <w:p w14:paraId="60AF02E8" w14:textId="77777777" w:rsidR="008F15B9" w:rsidRPr="000060A8" w:rsidRDefault="008F15B9" w:rsidP="00035A0C"/>
    <w:p w14:paraId="7D708942" w14:textId="5196F21C" w:rsidR="00D433AD" w:rsidRDefault="00D433AD" w:rsidP="00D433AD">
      <w:pPr>
        <w:pStyle w:val="Kop1"/>
      </w:pPr>
      <w:r w:rsidRPr="000060A8">
        <w:br w:type="page"/>
      </w:r>
      <w:r w:rsidRPr="000060A8">
        <w:lastRenderedPageBreak/>
        <w:br/>
      </w:r>
      <w:bookmarkStart w:id="78" w:name="_Toc536792999"/>
      <w:bookmarkStart w:id="79" w:name="_Toc927539"/>
      <w:bookmarkStart w:id="80" w:name="_Ref1099329"/>
      <w:bookmarkStart w:id="81" w:name="_Ref1099335"/>
      <w:r>
        <w:t>Experimentation</w:t>
      </w:r>
      <w:bookmarkEnd w:id="78"/>
      <w:bookmarkEnd w:id="79"/>
      <w:bookmarkEnd w:id="80"/>
      <w:bookmarkEnd w:id="81"/>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6A9E657"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p>
    <w:p w14:paraId="37C2BAD3" w14:textId="44860EC3" w:rsidR="00715228" w:rsidRDefault="00715228" w:rsidP="00D433AD">
      <w:pPr>
        <w:pStyle w:val="Kop2"/>
      </w:pPr>
      <w:r>
        <w:t>Introduction</w:t>
      </w:r>
    </w:p>
    <w:p w14:paraId="6D8714A3" w14:textId="77777777" w:rsidR="005F5FE5" w:rsidRDefault="005F5FE5" w:rsidP="00715228">
      <w:r w:rsidRPr="005F5FE5">
        <w:t>The purpose of this paper was to see how the a</w:t>
      </w:r>
      <w:r>
        <w:t xml:space="preserve">ddition of values to a smart reminder system would improve the choice for more appropriately timed notifications. </w:t>
      </w:r>
      <w:r w:rsidRPr="005F5FE5">
        <w:t xml:space="preserve">It was reasoned that </w:t>
      </w:r>
      <w:r>
        <w:t>the most</w:t>
      </w:r>
      <w:r w:rsidRPr="005F5FE5">
        <w:t xml:space="preserve"> appropriately timed notification would </w:t>
      </w:r>
      <w:r>
        <w:t xml:space="preserve">maximally improve user values. </w:t>
      </w:r>
    </w:p>
    <w:p w14:paraId="65F12E12" w14:textId="0FDBF14D" w:rsidR="00715228" w:rsidRDefault="005F5FE5" w:rsidP="00715228">
      <w:r>
        <w:t xml:space="preserve">This increase in user values consisted of two parts: the gains invoked by remembering and the losses invoked by the nuisance of the notification. </w:t>
      </w:r>
      <w:r w:rsidRPr="0014440D">
        <w:t xml:space="preserve">As actually remembering </w:t>
      </w:r>
      <w:r w:rsidR="0014440D" w:rsidRPr="0014440D">
        <w:t>is mostly determined by the time between the notification</w:t>
      </w:r>
      <w:r w:rsidR="0014440D">
        <w:t xml:space="preserve"> and the deadline, the expected value gain caused by the reminder was modelled through this time.</w:t>
      </w:r>
    </w:p>
    <w:p w14:paraId="03C4E161" w14:textId="62A881C3" w:rsidR="0014440D" w:rsidRPr="0014440D" w:rsidRDefault="0014440D" w:rsidP="00715228">
      <w:r>
        <w:t xml:space="preserve">As no sufficing, existing, smart reminder system existed, it was built from scratch. As such, no absolute measure of performance could be introduced. However, a baseline scenario was introduced that would analyze the performance of just the predictive model. </w:t>
      </w:r>
      <w:r w:rsidRPr="0014440D">
        <w:t xml:space="preserve">Consequently, the value-based approaches could be tested and compared to the baseline to show </w:t>
      </w:r>
      <w:r>
        <w:t>possible improvements in results.</w:t>
      </w:r>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lastRenderedPageBreak/>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29D59ED0" w14:textId="7921347E" w:rsidR="00F925F0" w:rsidRDefault="00F925F0" w:rsidP="00F925F0">
      <w:pPr>
        <w:pStyle w:val="Lijstalinea"/>
        <w:numPr>
          <w:ilvl w:val="0"/>
          <w:numId w:val="31"/>
        </w:numPr>
        <w:ind w:left="426"/>
        <w:sectPr w:rsidR="00F925F0" w:rsidSect="00F925F0">
          <w:type w:val="continuous"/>
          <w:pgSz w:w="11907" w:h="16839" w:code="9"/>
          <w:pgMar w:top="1267" w:right="1339" w:bottom="1694" w:left="1339" w:header="720" w:footer="720" w:gutter="0"/>
          <w:cols w:num="2" w:space="720"/>
          <w:docGrid w:linePitch="360"/>
        </w:sectPr>
      </w:pPr>
      <w:r>
        <w:t>A score meant for optimization, aimed at maximizing the expected value and minimizing the expected time</w:t>
      </w:r>
    </w:p>
    <w:p w14:paraId="23688800" w14:textId="42DE101C" w:rsidR="000133BB" w:rsidRDefault="000133BB" w:rsidP="00E81E7E">
      <w:r>
        <w:t xml:space="preserve">For this, the activities of the user are clustered. Given the knowledge of each successive cluster, a predictive model is made. </w:t>
      </w:r>
      <w:r w:rsidR="00E12680">
        <w:t xml:space="preserve">Based on the predictive model and a given deadline, </w:t>
      </w:r>
      <w:r w:rsidR="00E81E7E">
        <w:t>the moment selection algorithm is</w:t>
      </w:r>
      <w:r>
        <w:t xml:space="preserve"> done according to the following </w:t>
      </w:r>
      <w:r w:rsidR="00A01601">
        <w:t>algorithm</w:t>
      </w:r>
      <w:r>
        <w:t>:</w:t>
      </w:r>
    </w:p>
    <w:p w14:paraId="0F93AE4D" w14:textId="77777777" w:rsidR="00E12680" w:rsidRDefault="00E12680" w:rsidP="00E12680">
      <w:pPr>
        <w:pStyle w:val="Citaat"/>
      </w:pPr>
      <w:r>
        <w:t>Given a current activity cluster A and a goal activity Z, we are looking for an activity cluster S with the highest QUV, that is likely to occur before the deadline, and that will be reached with only a minimal number of expected steps remaining before Z is reached. So:</w:t>
      </w:r>
    </w:p>
    <w:p w14:paraId="2F92782C" w14:textId="77777777" w:rsidR="00E12680" w:rsidRPr="00CD1444" w:rsidRDefault="00E12680" w:rsidP="00E12680">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0FF290F2" w:rsidR="00A01601" w:rsidRPr="00A01601" w:rsidRDefault="00E12680" w:rsidP="00A01601">
      <w:pPr>
        <w:pStyle w:val="Citaat"/>
      </w:pPr>
      <w:r>
        <w:t xml:space="preserve">Where the aim is to find a minimal m with a maximal probability and value for S. </w:t>
      </w:r>
      <w:r w:rsidR="00A01601">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6EF693C2" w:rsidR="00F925F0" w:rsidRDefault="000133BB" w:rsidP="00D433AD">
      <w:r>
        <w:t xml:space="preserve">With the concept and implementations as discussed in the past chapters, this could now be calculated. However, to test the actual improvements of the concept, </w:t>
      </w:r>
      <w:r w:rsidR="00E81E7E">
        <w:t>a method of testing had to be conceived.</w:t>
      </w:r>
    </w:p>
    <w:p w14:paraId="048F78EF" w14:textId="41B9D99A" w:rsidR="00E81E7E" w:rsidRDefault="00E81E7E" w:rsidP="00E81E7E">
      <w:pPr>
        <w:pStyle w:val="Kop2"/>
      </w:pPr>
      <w:r>
        <w:t>Method</w:t>
      </w:r>
    </w:p>
    <w:p w14:paraId="314A0A91" w14:textId="06971629" w:rsidR="00E81E7E" w:rsidRDefault="00E81E7E" w:rsidP="00E81E7E">
      <w:r>
        <w:t>As previously mentioned, since the smart reminder system was built from scratch, no absolute scoring method could be used. Therefore, a baseline and a relative scoring function had to be established. Thereafter, various testing scenarios could be considered. These three scenarios analyze the performance of the algorithm when considering:</w:t>
      </w:r>
    </w:p>
    <w:p w14:paraId="5D945B2F" w14:textId="37CA1A96" w:rsidR="00E81E7E" w:rsidRDefault="00E81E7E" w:rsidP="00E81E7E">
      <w:pPr>
        <w:pStyle w:val="Lijstalinea"/>
        <w:numPr>
          <w:ilvl w:val="0"/>
          <w:numId w:val="31"/>
        </w:numPr>
      </w:pPr>
      <w:r>
        <w:t>the value loss invoked by the nuisance of the notification</w:t>
      </w:r>
    </w:p>
    <w:p w14:paraId="11DDCDCD" w14:textId="55802781" w:rsidR="00E81E7E" w:rsidRDefault="00E81E7E" w:rsidP="00E81E7E">
      <w:pPr>
        <w:pStyle w:val="Lijstalinea"/>
        <w:numPr>
          <w:ilvl w:val="0"/>
          <w:numId w:val="31"/>
        </w:numPr>
      </w:pPr>
      <w:r>
        <w:t>the expected value gain invoked by remembering as simulated by the time between the moment of notification and the deadline</w:t>
      </w:r>
    </w:p>
    <w:p w14:paraId="307859C7" w14:textId="67FE83A9" w:rsidR="00E81E7E" w:rsidRDefault="00E81E7E" w:rsidP="00E81E7E">
      <w:pPr>
        <w:pStyle w:val="Lijstalinea"/>
        <w:numPr>
          <w:ilvl w:val="0"/>
          <w:numId w:val="31"/>
        </w:numPr>
      </w:pPr>
      <w:r>
        <w:t>both aspects combined</w:t>
      </w:r>
    </w:p>
    <w:p w14:paraId="2A0DD52B" w14:textId="4B4AF5EC" w:rsidR="00647B34" w:rsidRDefault="00647B34" w:rsidP="00647B34">
      <w:pPr>
        <w:rPr>
          <w:b/>
        </w:rPr>
      </w:pPr>
      <w:r>
        <w:rPr>
          <w:b/>
        </w:rPr>
        <w:t xml:space="preserve">Plaatje </w:t>
      </w:r>
      <w:proofErr w:type="spellStart"/>
      <w:r>
        <w:rPr>
          <w:b/>
        </w:rPr>
        <w:t>hiervan</w:t>
      </w:r>
      <w:proofErr w:type="spellEnd"/>
    </w:p>
    <w:p w14:paraId="15C94AEF" w14:textId="664C7163" w:rsidR="00E5034B" w:rsidRDefault="00E5034B" w:rsidP="00647B34">
      <w:pPr>
        <w:rPr>
          <w:b/>
        </w:rPr>
      </w:pPr>
    </w:p>
    <w:p w14:paraId="1DA6D682" w14:textId="2582AC19" w:rsidR="00E5034B" w:rsidRPr="00647B34" w:rsidRDefault="0059770C" w:rsidP="00647B34">
      <w:pPr>
        <w:rPr>
          <w:b/>
        </w:rPr>
      </w:pPr>
      <w:r>
        <w:rPr>
          <w:b/>
          <w:noProof/>
        </w:rPr>
        <w:lastRenderedPageBreak/>
        <mc:AlternateContent>
          <mc:Choice Requires="wps">
            <w:drawing>
              <wp:anchor distT="0" distB="0" distL="114300" distR="114300" simplePos="0" relativeHeight="251768832" behindDoc="0" locked="0" layoutInCell="1" allowOverlap="1" wp14:anchorId="2110F827" wp14:editId="3D2846AD">
                <wp:simplePos x="0" y="0"/>
                <wp:positionH relativeFrom="column">
                  <wp:posOffset>6048076</wp:posOffset>
                </wp:positionH>
                <wp:positionV relativeFrom="paragraph">
                  <wp:posOffset>325008</wp:posOffset>
                </wp:positionV>
                <wp:extent cx="376518" cy="1868133"/>
                <wp:effectExtent l="0" t="0" r="5080" b="0"/>
                <wp:wrapNone/>
                <wp:docPr id="113" name="Tekstvak 113"/>
                <wp:cNvGraphicFramePr/>
                <a:graphic xmlns:a="http://schemas.openxmlformats.org/drawingml/2006/main">
                  <a:graphicData uri="http://schemas.microsoft.com/office/word/2010/wordprocessingShape">
                    <wps:wsp>
                      <wps:cNvSpPr txBox="1"/>
                      <wps:spPr>
                        <a:xfrm>
                          <a:off x="0" y="0"/>
                          <a:ext cx="376518" cy="1868133"/>
                        </a:xfrm>
                        <a:prstGeom prst="rect">
                          <a:avLst/>
                        </a:prstGeom>
                        <a:solidFill>
                          <a:schemeClr val="lt1"/>
                        </a:solidFill>
                        <a:ln w="6350">
                          <a:noFill/>
                        </a:ln>
                      </wps:spPr>
                      <wps:txbx>
                        <w:txbxContent>
                          <w:p w14:paraId="2FE6B659" w14:textId="6263C87E" w:rsidR="0059770C" w:rsidRPr="0059770C" w:rsidRDefault="0059770C">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0F827" id="Tekstvak 113" o:spid="_x0000_s1114" type="#_x0000_t202" style="position:absolute;left:0;text-align:left;margin-left:476.25pt;margin-top:25.6pt;width:29.65pt;height:147.1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" fillcolor="white [3201]" stroked="f" strokeweight=".5pt">
                <v:textbox>
                  <w:txbxContent>
                    <w:p w14:paraId="2FE6B659" w14:textId="6263C87E" w:rsidR="0059770C" w:rsidRPr="0059770C" w:rsidRDefault="0059770C">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v:textbox>
              </v:shape>
            </w:pict>
          </mc:Fallback>
        </mc:AlternateContent>
      </w:r>
      <w:r>
        <w:rPr>
          <w:b/>
          <w:noProof/>
        </w:rPr>
        <mc:AlternateContent>
          <mc:Choice Requires="wps">
            <w:drawing>
              <wp:anchor distT="0" distB="0" distL="114300" distR="114300" simplePos="0" relativeHeight="251767808" behindDoc="0" locked="0" layoutInCell="1" allowOverlap="1" wp14:anchorId="7213DB26" wp14:editId="4D2C25DA">
                <wp:simplePos x="0" y="0"/>
                <wp:positionH relativeFrom="column">
                  <wp:posOffset>5702711</wp:posOffset>
                </wp:positionH>
                <wp:positionV relativeFrom="paragraph">
                  <wp:posOffset>1351019</wp:posOffset>
                </wp:positionV>
                <wp:extent cx="349997" cy="0"/>
                <wp:effectExtent l="0" t="63500" r="0" b="76200"/>
                <wp:wrapNone/>
                <wp:docPr id="109" name="Rechte verbindingslijn met pijl 109"/>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6F56CD" id="Rechte verbindingslijn met pijl 109" o:spid="_x0000_s1026" type="#_x0000_t32" style="position:absolute;margin-left:449.05pt;margin-top:106.4pt;width:27.55pt;height:0;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" strokecolor="#53777a [3204]" strokeweight=".5pt">
                <v:stroke endarrow="block" joinstyle="miter"/>
              </v:shape>
            </w:pict>
          </mc:Fallback>
        </mc:AlternateContent>
      </w:r>
      <w:r>
        <w:rPr>
          <w:b/>
          <w:noProof/>
        </w:rPr>
        <mc:AlternateContent>
          <mc:Choice Requires="wps">
            <w:drawing>
              <wp:anchor distT="0" distB="0" distL="114300" distR="114300" simplePos="0" relativeHeight="251765760" behindDoc="0" locked="0" layoutInCell="1" allowOverlap="1" wp14:anchorId="2BF497CA" wp14:editId="2B03C8ED">
                <wp:simplePos x="0" y="0"/>
                <wp:positionH relativeFrom="column">
                  <wp:posOffset>4586755</wp:posOffset>
                </wp:positionH>
                <wp:positionV relativeFrom="paragraph">
                  <wp:posOffset>1862007</wp:posOffset>
                </wp:positionV>
                <wp:extent cx="349997" cy="0"/>
                <wp:effectExtent l="0" t="63500" r="0" b="76200"/>
                <wp:wrapNone/>
                <wp:docPr id="107" name="Rechte verbindingslijn met pijl 107"/>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6DF6E036" id="Rechte verbindingslijn met pijl 107" o:spid="_x0000_s1026" type="#_x0000_t32" style="position:absolute;margin-left:361.15pt;margin-top:146.6pt;width:27.55pt;height:0;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63712" behindDoc="0" locked="0" layoutInCell="1" allowOverlap="1" wp14:anchorId="350C1BB7" wp14:editId="01166BB7">
                <wp:simplePos x="0" y="0"/>
                <wp:positionH relativeFrom="column">
                  <wp:posOffset>4573195</wp:posOffset>
                </wp:positionH>
                <wp:positionV relativeFrom="paragraph">
                  <wp:posOffset>1350570</wp:posOffset>
                </wp:positionV>
                <wp:extent cx="349997" cy="0"/>
                <wp:effectExtent l="0" t="63500" r="0" b="76200"/>
                <wp:wrapNone/>
                <wp:docPr id="98" name="Rechte verbindingslijn met pijl 98"/>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39B8B6C6" id="Rechte verbindingslijn met pijl 98" o:spid="_x0000_s1026" type="#_x0000_t32" style="position:absolute;margin-left:360.1pt;margin-top:106.35pt;width:27.55pt;height:0;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61664" behindDoc="0" locked="0" layoutInCell="1" allowOverlap="1" wp14:anchorId="464F8716" wp14:editId="31787F25">
                <wp:simplePos x="0" y="0"/>
                <wp:positionH relativeFrom="column">
                  <wp:posOffset>4581973</wp:posOffset>
                </wp:positionH>
                <wp:positionV relativeFrom="paragraph">
                  <wp:posOffset>782208</wp:posOffset>
                </wp:positionV>
                <wp:extent cx="349997" cy="0"/>
                <wp:effectExtent l="0" t="63500" r="0" b="76200"/>
                <wp:wrapNone/>
                <wp:docPr id="96" name="Rechte verbindingslijn met pijl 96"/>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20B7AF0B" id="Rechte verbindingslijn met pijl 96" o:spid="_x0000_s1026" type="#_x0000_t32" style="position:absolute;margin-left:360.8pt;margin-top:61.6pt;width:27.55pt;height:0;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60640" behindDoc="0" locked="0" layoutInCell="1" allowOverlap="1" wp14:anchorId="7CEEFB8E" wp14:editId="54424518">
                <wp:simplePos x="0" y="0"/>
                <wp:positionH relativeFrom="column">
                  <wp:posOffset>4931969</wp:posOffset>
                </wp:positionH>
                <wp:positionV relativeFrom="paragraph">
                  <wp:posOffset>150196</wp:posOffset>
                </wp:positionV>
                <wp:extent cx="766483" cy="2042646"/>
                <wp:effectExtent l="0" t="0" r="8255" b="15240"/>
                <wp:wrapNone/>
                <wp:docPr id="94" name="Afgeronde rechthoek 94"/>
                <wp:cNvGraphicFramePr/>
                <a:graphic xmlns:a="http://schemas.openxmlformats.org/drawingml/2006/main">
                  <a:graphicData uri="http://schemas.microsoft.com/office/word/2010/wordprocessingShape">
                    <wps:wsp>
                      <wps:cNvSpPr/>
                      <wps:spPr>
                        <a:xfrm>
                          <a:off x="0" y="0"/>
                          <a:ext cx="766483" cy="2042646"/>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1DC80B1" w14:textId="262CB887" w:rsidR="0059770C" w:rsidRDefault="0059770C" w:rsidP="0059770C">
                            <w:pPr>
                              <w:jc w:val="center"/>
                              <w:rPr>
                                <w:b/>
                                <w:lang w:val="nl-NL"/>
                              </w:rPr>
                            </w:pPr>
                            <w:r w:rsidRPr="0059770C">
                              <w:rPr>
                                <w:b/>
                                <w:lang w:val="nl-NL"/>
                              </w:rPr>
                              <w:t>Variables</w:t>
                            </w:r>
                          </w:p>
                          <w:p w14:paraId="02D075E2" w14:textId="29AC1CFA" w:rsidR="0059770C" w:rsidRDefault="0059770C" w:rsidP="0059770C">
                            <w:pPr>
                              <w:spacing w:line="276" w:lineRule="auto"/>
                              <w:jc w:val="center"/>
                              <w:rPr>
                                <w:lang w:val="nl-NL"/>
                              </w:rPr>
                            </w:pPr>
                            <w:proofErr w:type="spellStart"/>
                            <w:r>
                              <w:rPr>
                                <w:lang w:val="nl-NL"/>
                              </w:rPr>
                              <w:t>Testing</w:t>
                            </w:r>
                            <w:proofErr w:type="spellEnd"/>
                            <w:r>
                              <w:rPr>
                                <w:lang w:val="nl-NL"/>
                              </w:rPr>
                              <w:t xml:space="preserve"> data</w:t>
                            </w:r>
                          </w:p>
                          <w:p w14:paraId="4AE07B29" w14:textId="069C3F56" w:rsidR="0059770C" w:rsidRDefault="0059770C" w:rsidP="0059770C">
                            <w:pPr>
                              <w:spacing w:line="276" w:lineRule="auto"/>
                              <w:jc w:val="center"/>
                              <w:rPr>
                                <w:lang w:val="nl-NL"/>
                              </w:rPr>
                            </w:pPr>
                            <w:proofErr w:type="spellStart"/>
                            <w:r>
                              <w:rPr>
                                <w:lang w:val="nl-NL"/>
                              </w:rPr>
                              <w:t>QUVs</w:t>
                            </w:r>
                            <w:proofErr w:type="spellEnd"/>
                          </w:p>
                          <w:p w14:paraId="333681A9" w14:textId="68B707F8" w:rsidR="0059770C" w:rsidRPr="0059770C" w:rsidRDefault="0059770C" w:rsidP="0059770C">
                            <w:pPr>
                              <w:spacing w:line="276" w:lineRule="auto"/>
                              <w:jc w:val="center"/>
                              <w:rPr>
                                <w:lang w:val="nl-NL"/>
                              </w:rPr>
                            </w:pPr>
                            <w:r>
                              <w:rPr>
                                <w:lang w:val="nl-NL"/>
                              </w:rPr>
                              <w:t>Deadline</w:t>
                            </w:r>
                            <w:r>
                              <w:rPr>
                                <w:lang w:val="nl-NL"/>
                              </w:rPr>
                              <w:br/>
                            </w:r>
                            <w:r>
                              <w:rPr>
                                <w:lang w:val="nl-NL"/>
                              </w:rPr>
                              <w:b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oundrect w14:anchorId="7CEEFB8E" id="Afgeronde rechthoek 94" o:spid="_x0000_s1115" style="position:absolute;left:0;text-align:left;margin-left:388.35pt;margin-top:11.85pt;width:60.35pt;height:160.8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" fillcolor="#87aaad [2132]" strokecolor="#293b3c [1604]" strokeweight="1pt">
                <v:fill color2="#d5e1e2 [756]" rotate="t" angle="45" colors="0 #a5b8ba;.5 #c8d3d4;1 #e4e9e9" focus="100%" type="gradient"/>
                <v:stroke joinstyle="miter"/>
                <v:textbox inset="0,0,0,0">
                  <w:txbxContent>
                    <w:p w14:paraId="61DC80B1" w14:textId="262CB887" w:rsidR="0059770C" w:rsidRDefault="0059770C" w:rsidP="0059770C">
                      <w:pPr>
                        <w:jc w:val="center"/>
                        <w:rPr>
                          <w:b/>
                          <w:lang w:val="nl-NL"/>
                        </w:rPr>
                      </w:pPr>
                      <w:r w:rsidRPr="0059770C">
                        <w:rPr>
                          <w:b/>
                          <w:lang w:val="nl-NL"/>
                        </w:rPr>
                        <w:t>Variables</w:t>
                      </w:r>
                    </w:p>
                    <w:p w14:paraId="02D075E2" w14:textId="29AC1CFA" w:rsidR="0059770C" w:rsidRDefault="0059770C" w:rsidP="0059770C">
                      <w:pPr>
                        <w:spacing w:line="276" w:lineRule="auto"/>
                        <w:jc w:val="center"/>
                        <w:rPr>
                          <w:lang w:val="nl-NL"/>
                        </w:rPr>
                      </w:pPr>
                      <w:proofErr w:type="spellStart"/>
                      <w:r>
                        <w:rPr>
                          <w:lang w:val="nl-NL"/>
                        </w:rPr>
                        <w:t>Testing</w:t>
                      </w:r>
                      <w:proofErr w:type="spellEnd"/>
                      <w:r>
                        <w:rPr>
                          <w:lang w:val="nl-NL"/>
                        </w:rPr>
                        <w:t xml:space="preserve"> data</w:t>
                      </w:r>
                    </w:p>
                    <w:p w14:paraId="4AE07B29" w14:textId="069C3F56" w:rsidR="0059770C" w:rsidRDefault="0059770C" w:rsidP="0059770C">
                      <w:pPr>
                        <w:spacing w:line="276" w:lineRule="auto"/>
                        <w:jc w:val="center"/>
                        <w:rPr>
                          <w:lang w:val="nl-NL"/>
                        </w:rPr>
                      </w:pPr>
                      <w:proofErr w:type="spellStart"/>
                      <w:r>
                        <w:rPr>
                          <w:lang w:val="nl-NL"/>
                        </w:rPr>
                        <w:t>QUVs</w:t>
                      </w:r>
                      <w:proofErr w:type="spellEnd"/>
                    </w:p>
                    <w:p w14:paraId="333681A9" w14:textId="68B707F8" w:rsidR="0059770C" w:rsidRPr="0059770C" w:rsidRDefault="0059770C" w:rsidP="0059770C">
                      <w:pPr>
                        <w:spacing w:line="276" w:lineRule="auto"/>
                        <w:jc w:val="center"/>
                        <w:rPr>
                          <w:lang w:val="nl-NL"/>
                        </w:rPr>
                      </w:pPr>
                      <w:r>
                        <w:rPr>
                          <w:lang w:val="nl-NL"/>
                        </w:rPr>
                        <w:t>Deadline</w:t>
                      </w:r>
                      <w:r>
                        <w:rPr>
                          <w:lang w:val="nl-NL"/>
                        </w:rPr>
                        <w:br/>
                      </w:r>
                      <w:r>
                        <w:rPr>
                          <w:lang w:val="nl-NL"/>
                        </w:rPr>
                        <w:br/>
                        <w:t>User</w:t>
                      </w:r>
                    </w:p>
                  </w:txbxContent>
                </v:textbox>
              </v:roundrect>
            </w:pict>
          </mc:Fallback>
        </mc:AlternateContent>
      </w:r>
      <w:r>
        <w:rPr>
          <w:b/>
          <w:noProof/>
        </w:rPr>
        <mc:AlternateContent>
          <mc:Choice Requires="wps">
            <w:drawing>
              <wp:anchor distT="0" distB="0" distL="114300" distR="114300" simplePos="0" relativeHeight="251755520" behindDoc="0" locked="0" layoutInCell="1" allowOverlap="1" wp14:anchorId="00E99EC7" wp14:editId="075F2DCA">
                <wp:simplePos x="0" y="0"/>
                <wp:positionH relativeFrom="column">
                  <wp:posOffset>2874010</wp:posOffset>
                </wp:positionH>
                <wp:positionV relativeFrom="paragraph">
                  <wp:posOffset>781685</wp:posOffset>
                </wp:positionV>
                <wp:extent cx="671830" cy="577850"/>
                <wp:effectExtent l="0" t="25400" r="39370" b="19050"/>
                <wp:wrapNone/>
                <wp:docPr id="91" name="Rechte verbindingslijn met pijl 91"/>
                <wp:cNvGraphicFramePr/>
                <a:graphic xmlns:a="http://schemas.openxmlformats.org/drawingml/2006/main">
                  <a:graphicData uri="http://schemas.microsoft.com/office/word/2010/wordprocessingShape">
                    <wps:wsp>
                      <wps:cNvCnPr/>
                      <wps:spPr>
                        <a:xfrm flipV="1">
                          <a:off x="0" y="0"/>
                          <a:ext cx="671830" cy="57785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anchor>
            </w:drawing>
          </mc:Choice>
          <mc:Fallback>
            <w:pict>
              <v:shape w14:anchorId="5BBDC5D1" id="Rechte verbindingslijn met pijl 91" o:spid="_x0000_s1026" type="#_x0000_t32" style="position:absolute;margin-left:226.3pt;margin-top:61.55pt;width:52.9pt;height:45.5pt;flip:y;z-index:251755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50400" behindDoc="0" locked="0" layoutInCell="1" allowOverlap="1" wp14:anchorId="1ACCCB33" wp14:editId="6414A733">
                <wp:simplePos x="0" y="0"/>
                <wp:positionH relativeFrom="column">
                  <wp:posOffset>3545840</wp:posOffset>
                </wp:positionH>
                <wp:positionV relativeFrom="paragraph">
                  <wp:posOffset>580390</wp:posOffset>
                </wp:positionV>
                <wp:extent cx="1035050" cy="443230"/>
                <wp:effectExtent l="0" t="0" r="19050" b="13970"/>
                <wp:wrapNone/>
                <wp:docPr id="83" name="Afgeronde rechthoek 83"/>
                <wp:cNvGraphicFramePr/>
                <a:graphic xmlns:a="http://schemas.openxmlformats.org/drawingml/2006/main">
                  <a:graphicData uri="http://schemas.microsoft.com/office/word/2010/wordprocessingShape">
                    <wps:wsp>
                      <wps:cNvSpPr/>
                      <wps:spPr>
                        <a:xfrm>
                          <a:off x="0" y="0"/>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EB407F0" w14:textId="529B5411" w:rsidR="0059770C" w:rsidRPr="0059770C" w:rsidRDefault="0059770C" w:rsidP="0059770C">
                            <w:pPr>
                              <w:jc w:val="center"/>
                              <w:rPr>
                                <w:lang w:val="nl-NL"/>
                              </w:rPr>
                            </w:pPr>
                            <w:r>
                              <w:rPr>
                                <w:lang w:val="nl-NL"/>
                              </w:rPr>
                              <w:t>Scenario 1:</w:t>
                            </w:r>
                            <w:r>
                              <w:rPr>
                                <w:lang w:val="nl-NL"/>
                              </w:rPr>
                              <w:br/>
                              <w:t>Tim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ACCCB33" id="Afgeronde rechthoek 83" o:spid="_x0000_s1116" style="position:absolute;left:0;text-align:left;margin-left:279.2pt;margin-top:45.7pt;width:81.5pt;height:34.9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" fillcolor="#de687b [2134]" strokecolor="#5f1420 [1606]" strokeweight="1pt">
                <v:fill color2="#f4cad1 [758]" rotate="t" angle="45" colors="0 #e99097;.5 #efbcc0;1 #f7dfe0" focus="100%" type="gradient"/>
                <v:stroke joinstyle="miter"/>
                <v:textbox inset="0,0,0,0">
                  <w:txbxContent>
                    <w:p w14:paraId="7EB407F0" w14:textId="529B5411" w:rsidR="0059770C" w:rsidRPr="0059770C" w:rsidRDefault="0059770C" w:rsidP="0059770C">
                      <w:pPr>
                        <w:jc w:val="center"/>
                        <w:rPr>
                          <w:lang w:val="nl-NL"/>
                        </w:rPr>
                      </w:pPr>
                      <w:r>
                        <w:rPr>
                          <w:lang w:val="nl-NL"/>
                        </w:rPr>
                        <w:t>Scenario 1:</w:t>
                      </w:r>
                      <w:r>
                        <w:rPr>
                          <w:lang w:val="nl-NL"/>
                        </w:rPr>
                        <w:br/>
                        <w:t>Time</w:t>
                      </w:r>
                    </w:p>
                  </w:txbxContent>
                </v:textbox>
              </v:roundrect>
            </w:pict>
          </mc:Fallback>
        </mc:AlternateContent>
      </w:r>
      <w:r>
        <w:rPr>
          <w:b/>
          <w:noProof/>
        </w:rPr>
        <mc:AlternateContent>
          <mc:Choice Requires="wps">
            <w:drawing>
              <wp:anchor distT="0" distB="0" distL="114300" distR="114300" simplePos="0" relativeHeight="251757568" behindDoc="0" locked="0" layoutInCell="1" allowOverlap="1" wp14:anchorId="311A4F58" wp14:editId="062211E1">
                <wp:simplePos x="0" y="0"/>
                <wp:positionH relativeFrom="column">
                  <wp:posOffset>2874010</wp:posOffset>
                </wp:positionH>
                <wp:positionV relativeFrom="paragraph">
                  <wp:posOffset>1360170</wp:posOffset>
                </wp:positionV>
                <wp:extent cx="671830" cy="45085"/>
                <wp:effectExtent l="0" t="25400" r="26670" b="69215"/>
                <wp:wrapNone/>
                <wp:docPr id="92" name="Rechte verbindingslijn met pijl 92"/>
                <wp:cNvGraphicFramePr/>
                <a:graphic xmlns:a="http://schemas.openxmlformats.org/drawingml/2006/main">
                  <a:graphicData uri="http://schemas.microsoft.com/office/word/2010/wordprocessingShape">
                    <wps:wsp>
                      <wps:cNvCnPr/>
                      <wps:spPr>
                        <a:xfrm>
                          <a:off x="0" y="0"/>
                          <a:ext cx="671830" cy="45085"/>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5209B9" id="Rechte verbindingslijn met pijl 92" o:spid="_x0000_s1026" type="#_x0000_t32" style="position:absolute;margin-left:226.3pt;margin-top:107.1pt;width:52.9pt;height:3.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52448" behindDoc="0" locked="0" layoutInCell="1" allowOverlap="1" wp14:anchorId="69E9CAEE" wp14:editId="69373611">
                <wp:simplePos x="0" y="0"/>
                <wp:positionH relativeFrom="column">
                  <wp:posOffset>3549015</wp:posOffset>
                </wp:positionH>
                <wp:positionV relativeFrom="paragraph">
                  <wp:posOffset>1129665</wp:posOffset>
                </wp:positionV>
                <wp:extent cx="1035050" cy="443230"/>
                <wp:effectExtent l="0" t="0" r="19050" b="13970"/>
                <wp:wrapNone/>
                <wp:docPr id="85" name="Afgeronde rechthoek 85"/>
                <wp:cNvGraphicFramePr/>
                <a:graphic xmlns:a="http://schemas.openxmlformats.org/drawingml/2006/main">
                  <a:graphicData uri="http://schemas.microsoft.com/office/word/2010/wordprocessingShape">
                    <wps:wsp>
                      <wps:cNvSpPr/>
                      <wps:spPr>
                        <a:xfrm>
                          <a:off x="0" y="0"/>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22D42159" w14:textId="43278DE6" w:rsidR="0059770C" w:rsidRPr="0059770C" w:rsidRDefault="0059770C" w:rsidP="0059770C">
                            <w:pPr>
                              <w:jc w:val="center"/>
                              <w:rPr>
                                <w:lang w:val="nl-NL"/>
                              </w:rPr>
                            </w:pPr>
                            <w:r>
                              <w:rPr>
                                <w:lang w:val="nl-NL"/>
                              </w:rPr>
                              <w:t xml:space="preserve">Scenario </w:t>
                            </w:r>
                            <w:r w:rsidR="009750F3">
                              <w:rPr>
                                <w:lang w:val="nl-NL"/>
                              </w:rPr>
                              <w:t>2</w:t>
                            </w:r>
                            <w:r>
                              <w:rPr>
                                <w:lang w:val="nl-NL"/>
                              </w:rPr>
                              <w:t>:</w:t>
                            </w:r>
                            <w:r>
                              <w:rPr>
                                <w:lang w:val="nl-NL"/>
                              </w:rPr>
                              <w:br/>
                            </w:r>
                            <w:proofErr w:type="spellStart"/>
                            <w:r>
                              <w:rPr>
                                <w:lang w:val="nl-NL"/>
                              </w:rPr>
                              <w:t>Values</w:t>
                            </w:r>
                            <w:proofErr w:type="spellEnd"/>
                            <w:r>
                              <w:rPr>
                                <w:noProof/>
                              </w:rPr>
                              <w:drawing>
                                <wp:inline distT="0" distB="0" distL="0" distR="0" wp14:anchorId="54C86562" wp14:editId="26E6363F">
                                  <wp:extent cx="747395" cy="387350"/>
                                  <wp:effectExtent l="0" t="0" r="1905"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7395" cy="38735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9E9CAEE" id="Afgeronde rechthoek 85" o:spid="_x0000_s1117" style="position:absolute;left:0;text-align:left;margin-left:279.45pt;margin-top:88.95pt;width:81.5pt;height:34.9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" fillcolor="#de687b [2134]" strokecolor="#5f1420 [1606]" strokeweight="1pt">
                <v:fill color2="#f4cad1 [758]" rotate="t" angle="45" colors="0 #e99097;.5 #efbcc0;1 #f7dfe0" focus="100%" type="gradient"/>
                <v:stroke joinstyle="miter"/>
                <v:textbox inset="0,0,0,0">
                  <w:txbxContent>
                    <w:p w14:paraId="22D42159" w14:textId="43278DE6" w:rsidR="0059770C" w:rsidRPr="0059770C" w:rsidRDefault="0059770C" w:rsidP="0059770C">
                      <w:pPr>
                        <w:jc w:val="center"/>
                        <w:rPr>
                          <w:lang w:val="nl-NL"/>
                        </w:rPr>
                      </w:pPr>
                      <w:r>
                        <w:rPr>
                          <w:lang w:val="nl-NL"/>
                        </w:rPr>
                        <w:t xml:space="preserve">Scenario </w:t>
                      </w:r>
                      <w:r w:rsidR="009750F3">
                        <w:rPr>
                          <w:lang w:val="nl-NL"/>
                        </w:rPr>
                        <w:t>2</w:t>
                      </w:r>
                      <w:r>
                        <w:rPr>
                          <w:lang w:val="nl-NL"/>
                        </w:rPr>
                        <w:t>:</w:t>
                      </w:r>
                      <w:r>
                        <w:rPr>
                          <w:lang w:val="nl-NL"/>
                        </w:rPr>
                        <w:br/>
                      </w:r>
                      <w:proofErr w:type="spellStart"/>
                      <w:r>
                        <w:rPr>
                          <w:lang w:val="nl-NL"/>
                        </w:rPr>
                        <w:t>Values</w:t>
                      </w:r>
                      <w:proofErr w:type="spellEnd"/>
                      <w:r>
                        <w:rPr>
                          <w:noProof/>
                        </w:rPr>
                        <w:drawing>
                          <wp:inline distT="0" distB="0" distL="0" distR="0" wp14:anchorId="54C86562" wp14:editId="26E6363F">
                            <wp:extent cx="747395" cy="387350"/>
                            <wp:effectExtent l="0" t="0" r="1905"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47395" cy="387350"/>
                                    </a:xfrm>
                                    <a:prstGeom prst="rect">
                                      <a:avLst/>
                                    </a:prstGeom>
                                  </pic:spPr>
                                </pic:pic>
                              </a:graphicData>
                            </a:graphic>
                          </wp:inline>
                        </w:drawing>
                      </w:r>
                    </w:p>
                  </w:txbxContent>
                </v:textbox>
              </v:roundrect>
            </w:pict>
          </mc:Fallback>
        </mc:AlternateContent>
      </w:r>
      <w:r>
        <w:rPr>
          <w:b/>
          <w:noProof/>
        </w:rPr>
        <mc:AlternateContent>
          <mc:Choice Requires="wps">
            <w:drawing>
              <wp:anchor distT="0" distB="0" distL="114300" distR="114300" simplePos="0" relativeHeight="251759616" behindDoc="0" locked="0" layoutInCell="1" allowOverlap="1" wp14:anchorId="611D1AE4" wp14:editId="1F4D07F6">
                <wp:simplePos x="0" y="0"/>
                <wp:positionH relativeFrom="column">
                  <wp:posOffset>2874010</wp:posOffset>
                </wp:positionH>
                <wp:positionV relativeFrom="paragraph">
                  <wp:posOffset>1360170</wp:posOffset>
                </wp:positionV>
                <wp:extent cx="671830" cy="510540"/>
                <wp:effectExtent l="0" t="0" r="52070" b="35560"/>
                <wp:wrapNone/>
                <wp:docPr id="93" name="Rechte verbindingslijn met pijl 93"/>
                <wp:cNvGraphicFramePr/>
                <a:graphic xmlns:a="http://schemas.openxmlformats.org/drawingml/2006/main">
                  <a:graphicData uri="http://schemas.microsoft.com/office/word/2010/wordprocessingShape">
                    <wps:wsp>
                      <wps:cNvCnPr/>
                      <wps:spPr>
                        <a:xfrm>
                          <a:off x="0" y="0"/>
                          <a:ext cx="671830" cy="51054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D36EDA" id="Rechte verbindingslijn met pijl 93" o:spid="_x0000_s1026" type="#_x0000_t32" style="position:absolute;margin-left:226.3pt;margin-top:107.1pt;width:52.9pt;height:40.2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54496" behindDoc="0" locked="0" layoutInCell="1" allowOverlap="1" wp14:anchorId="03F5ABF3" wp14:editId="24786CAB">
                <wp:simplePos x="0" y="0"/>
                <wp:positionH relativeFrom="column">
                  <wp:posOffset>3546774</wp:posOffset>
                </wp:positionH>
                <wp:positionV relativeFrom="paragraph">
                  <wp:posOffset>1668780</wp:posOffset>
                </wp:positionV>
                <wp:extent cx="1035050" cy="443753"/>
                <wp:effectExtent l="0" t="0" r="19050" b="13970"/>
                <wp:wrapNone/>
                <wp:docPr id="89" name="Afgeronde rechthoek 89"/>
                <wp:cNvGraphicFramePr/>
                <a:graphic xmlns:a="http://schemas.openxmlformats.org/drawingml/2006/main">
                  <a:graphicData uri="http://schemas.microsoft.com/office/word/2010/wordprocessingShape">
                    <wps:wsp>
                      <wps:cNvSpPr/>
                      <wps:spPr>
                        <a:xfrm>
                          <a:off x="0" y="0"/>
                          <a:ext cx="1035050" cy="443753"/>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42E1D7B" w14:textId="1F5CAEAE" w:rsidR="0059770C" w:rsidRPr="0059770C" w:rsidRDefault="0059770C" w:rsidP="0059770C">
                            <w:pPr>
                              <w:jc w:val="center"/>
                              <w:rPr>
                                <w:lang w:val="nl-NL"/>
                              </w:rPr>
                            </w:pPr>
                            <w:r>
                              <w:rPr>
                                <w:lang w:val="nl-NL"/>
                              </w:rPr>
                              <w:t xml:space="preserve">Scenario </w:t>
                            </w:r>
                            <w:r w:rsidR="009750F3">
                              <w:rPr>
                                <w:lang w:val="nl-NL"/>
                              </w:rPr>
                              <w:t>3</w:t>
                            </w:r>
                            <w:r>
                              <w:rPr>
                                <w:lang w:val="nl-NL"/>
                              </w:rPr>
                              <w:t>:</w:t>
                            </w:r>
                            <w:r>
                              <w:rPr>
                                <w:lang w:val="nl-NL"/>
                              </w:rPr>
                              <w:br/>
                            </w:r>
                            <w:r>
                              <w:rPr>
                                <w:lang w:val="nl-NL"/>
                              </w:rPr>
                              <w:t xml:space="preserve">Time &amp; </w:t>
                            </w:r>
                            <w:proofErr w:type="spellStart"/>
                            <w:r>
                              <w:rPr>
                                <w:lang w:val="nl-NL"/>
                              </w:rPr>
                              <w:t>Value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3F5ABF3" id="Afgeronde rechthoek 89" o:spid="_x0000_s1118" style="position:absolute;left:0;text-align:left;margin-left:279.25pt;margin-top:131.4pt;width:81.5pt;height:34.95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" fillcolor="#de687b [2134]" strokecolor="#5f1420 [1606]" strokeweight="1pt">
                <v:fill color2="#f4cad1 [758]" rotate="t" angle="45" colors="0 #e99097;.5 #efbcc0;1 #f7dfe0" focus="100%" type="gradient"/>
                <v:stroke joinstyle="miter"/>
                <v:textbox inset="0,0,0,0">
                  <w:txbxContent>
                    <w:p w14:paraId="742E1D7B" w14:textId="1F5CAEAE" w:rsidR="0059770C" w:rsidRPr="0059770C" w:rsidRDefault="0059770C" w:rsidP="0059770C">
                      <w:pPr>
                        <w:jc w:val="center"/>
                        <w:rPr>
                          <w:lang w:val="nl-NL"/>
                        </w:rPr>
                      </w:pPr>
                      <w:r>
                        <w:rPr>
                          <w:lang w:val="nl-NL"/>
                        </w:rPr>
                        <w:t xml:space="preserve">Scenario </w:t>
                      </w:r>
                      <w:r w:rsidR="009750F3">
                        <w:rPr>
                          <w:lang w:val="nl-NL"/>
                        </w:rPr>
                        <w:t>3</w:t>
                      </w:r>
                      <w:r>
                        <w:rPr>
                          <w:lang w:val="nl-NL"/>
                        </w:rPr>
                        <w:t>:</w:t>
                      </w:r>
                      <w:r>
                        <w:rPr>
                          <w:lang w:val="nl-NL"/>
                        </w:rPr>
                        <w:br/>
                      </w:r>
                      <w:r>
                        <w:rPr>
                          <w:lang w:val="nl-NL"/>
                        </w:rPr>
                        <w:t xml:space="preserve">Time &amp; </w:t>
                      </w:r>
                      <w:proofErr w:type="spellStart"/>
                      <w:r>
                        <w:rPr>
                          <w:lang w:val="nl-NL"/>
                        </w:rPr>
                        <w:t>Values</w:t>
                      </w:r>
                      <w:proofErr w:type="spellEnd"/>
                    </w:p>
                  </w:txbxContent>
                </v:textbox>
              </v:roundrect>
            </w:pict>
          </mc:Fallback>
        </mc:AlternateContent>
      </w:r>
      <w:r>
        <w:rPr>
          <w:b/>
          <w:noProof/>
        </w:rPr>
        <mc:AlternateContent>
          <mc:Choice Requires="wps">
            <w:drawing>
              <wp:anchor distT="0" distB="0" distL="114300" distR="114300" simplePos="0" relativeHeight="251749376" behindDoc="0" locked="0" layoutInCell="1" allowOverlap="1" wp14:anchorId="0203B544" wp14:editId="0012A9D3">
                <wp:simplePos x="0" y="0"/>
                <wp:positionH relativeFrom="column">
                  <wp:posOffset>1865816</wp:posOffset>
                </wp:positionH>
                <wp:positionV relativeFrom="paragraph">
                  <wp:posOffset>781685</wp:posOffset>
                </wp:positionV>
                <wp:extent cx="995082" cy="1196788"/>
                <wp:effectExtent l="0" t="0" r="8255" b="10160"/>
                <wp:wrapNone/>
                <wp:docPr id="81" name="Afgeronde rechthoek 81"/>
                <wp:cNvGraphicFramePr/>
                <a:graphic xmlns:a="http://schemas.openxmlformats.org/drawingml/2006/main">
                  <a:graphicData uri="http://schemas.microsoft.com/office/word/2010/wordprocessingShape">
                    <wps:wsp>
                      <wps:cNvSpPr/>
                      <wps:spPr>
                        <a:xfrm>
                          <a:off x="0" y="0"/>
                          <a:ext cx="995082" cy="1196788"/>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2B7849DB" w14:textId="10D1DA30" w:rsidR="00FF2BEB" w:rsidRDefault="00FF2BEB" w:rsidP="00FF2BEB">
                            <w:pPr>
                              <w:jc w:val="center"/>
                              <w:rPr>
                                <w:lang w:val="nl-NL"/>
                              </w:rPr>
                            </w:pPr>
                            <w:proofErr w:type="spellStart"/>
                            <w:r>
                              <w:rPr>
                                <w:lang w:val="nl-NL"/>
                              </w:rPr>
                              <w:t>Predictive</w:t>
                            </w:r>
                            <w:proofErr w:type="spellEnd"/>
                            <w:r>
                              <w:rPr>
                                <w:lang w:val="nl-NL"/>
                              </w:rPr>
                              <w:t xml:space="preserve"> model</w:t>
                            </w:r>
                          </w:p>
                          <w:p w14:paraId="5DAC1736" w14:textId="1FB632D7" w:rsidR="00FF2BEB" w:rsidRPr="00FF2BEB" w:rsidRDefault="00FF2BEB" w:rsidP="00FF2BEB">
                            <w:pPr>
                              <w:jc w:val="center"/>
                              <w:rPr>
                                <w:lang w:val="nl-NL"/>
                              </w:rPr>
                            </w:pPr>
                            <w:r>
                              <w:rPr>
                                <w:lang w:val="nl-NL"/>
                              </w:rPr>
                              <w:t>(</w:t>
                            </w:r>
                            <w:proofErr w:type="gramStart"/>
                            <w:r>
                              <w:rPr>
                                <w:lang w:val="nl-NL"/>
                              </w:rPr>
                              <w:t>baseline</w:t>
                            </w:r>
                            <w:proofErr w:type="gram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03B544" id="Afgeronde rechthoek 81" o:spid="_x0000_s1119" style="position:absolute;left:0;text-align:left;margin-left:146.9pt;margin-top:61.55pt;width:78.35pt;height:94.25pt;z-index:2517493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" fillcolor="#de687b [2134]" strokecolor="#5f1420 [1606]" strokeweight="1pt">
                <v:fill color2="#f4cad1 [758]" rotate="t" angle="45" colors="0 #e99097;.5 #efbcc0;1 #f7dfe0" focus="100%" type="gradient"/>
                <v:stroke joinstyle="miter"/>
                <v:textbox>
                  <w:txbxContent>
                    <w:p w14:paraId="2B7849DB" w14:textId="10D1DA30" w:rsidR="00FF2BEB" w:rsidRDefault="00FF2BEB" w:rsidP="00FF2BEB">
                      <w:pPr>
                        <w:jc w:val="center"/>
                        <w:rPr>
                          <w:lang w:val="nl-NL"/>
                        </w:rPr>
                      </w:pPr>
                      <w:proofErr w:type="spellStart"/>
                      <w:r>
                        <w:rPr>
                          <w:lang w:val="nl-NL"/>
                        </w:rPr>
                        <w:t>Predictive</w:t>
                      </w:r>
                      <w:proofErr w:type="spellEnd"/>
                      <w:r>
                        <w:rPr>
                          <w:lang w:val="nl-NL"/>
                        </w:rPr>
                        <w:t xml:space="preserve"> model</w:t>
                      </w:r>
                    </w:p>
                    <w:p w14:paraId="5DAC1736" w14:textId="1FB632D7" w:rsidR="00FF2BEB" w:rsidRPr="00FF2BEB" w:rsidRDefault="00FF2BEB" w:rsidP="00FF2BEB">
                      <w:pPr>
                        <w:jc w:val="center"/>
                        <w:rPr>
                          <w:lang w:val="nl-NL"/>
                        </w:rPr>
                      </w:pPr>
                      <w:r>
                        <w:rPr>
                          <w:lang w:val="nl-NL"/>
                        </w:rPr>
                        <w:t>(</w:t>
                      </w:r>
                      <w:proofErr w:type="gramStart"/>
                      <w:r>
                        <w:rPr>
                          <w:lang w:val="nl-NL"/>
                        </w:rPr>
                        <w:t>baseline</w:t>
                      </w:r>
                      <w:proofErr w:type="gramEnd"/>
                      <w:r>
                        <w:rPr>
                          <w:lang w:val="nl-NL"/>
                        </w:rPr>
                        <w:t>)</w:t>
                      </w:r>
                    </w:p>
                  </w:txbxContent>
                </v:textbox>
              </v:roundrect>
            </w:pict>
          </mc:Fallback>
        </mc:AlternateContent>
      </w:r>
      <w:r>
        <w:rPr>
          <w:b/>
          <w:noProof/>
        </w:rPr>
        <mc:AlternateContent>
          <mc:Choice Requires="wps">
            <w:drawing>
              <wp:anchor distT="0" distB="0" distL="114300" distR="114300" simplePos="0" relativeHeight="251745280" behindDoc="0" locked="0" layoutInCell="1" allowOverlap="1" wp14:anchorId="6D741BDF" wp14:editId="6709A5D1">
                <wp:simplePos x="0" y="0"/>
                <wp:positionH relativeFrom="column">
                  <wp:posOffset>1758241</wp:posOffset>
                </wp:positionH>
                <wp:positionV relativeFrom="paragraph">
                  <wp:posOffset>513080</wp:posOffset>
                </wp:positionV>
                <wp:extent cx="3012142" cy="1679575"/>
                <wp:effectExtent l="0" t="0" r="10795" b="9525"/>
                <wp:wrapNone/>
                <wp:docPr id="74" name="Afgeronde rechthoek 74"/>
                <wp:cNvGraphicFramePr/>
                <a:graphic xmlns:a="http://schemas.openxmlformats.org/drawingml/2006/main">
                  <a:graphicData uri="http://schemas.microsoft.com/office/word/2010/wordprocessingShape">
                    <wps:wsp>
                      <wps:cNvSpPr/>
                      <wps:spPr>
                        <a:xfrm>
                          <a:off x="0" y="0"/>
                          <a:ext cx="3012142" cy="167957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17282B" id="Afgeronde rechthoek 74" o:spid="_x0000_s1026" style="position:absolute;margin-left:138.45pt;margin-top:40.4pt;width:237.2pt;height:13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" fillcolor="white [3201]" strokecolor="#c02942 [3206]" strokeweight="1pt">
                <v:stroke dashstyle="dash" joinstyle="miter"/>
              </v:roundrect>
            </w:pict>
          </mc:Fallback>
        </mc:AlternateContent>
      </w:r>
      <w:r>
        <w:rPr>
          <w:b/>
          <w:noProof/>
        </w:rPr>
        <mc:AlternateContent>
          <mc:Choice Requires="wps">
            <w:drawing>
              <wp:anchor distT="0" distB="0" distL="114300" distR="114300" simplePos="0" relativeHeight="251743232" behindDoc="0" locked="0" layoutInCell="1" allowOverlap="1" wp14:anchorId="4FBD4757" wp14:editId="782B3C88">
                <wp:simplePos x="0" y="0"/>
                <wp:positionH relativeFrom="column">
                  <wp:posOffset>1757606</wp:posOffset>
                </wp:positionH>
                <wp:positionV relativeFrom="paragraph">
                  <wp:posOffset>150943</wp:posOffset>
                </wp:positionV>
                <wp:extent cx="3011805" cy="2042795"/>
                <wp:effectExtent l="0" t="0" r="10795" b="14605"/>
                <wp:wrapNone/>
                <wp:docPr id="72" name="Afgeronde rechthoek 72"/>
                <wp:cNvGraphicFramePr/>
                <a:graphic xmlns:a="http://schemas.openxmlformats.org/drawingml/2006/main">
                  <a:graphicData uri="http://schemas.microsoft.com/office/word/2010/wordprocessingShape">
                    <wps:wsp>
                      <wps:cNvSpPr/>
                      <wps:spPr>
                        <a:xfrm>
                          <a:off x="0" y="0"/>
                          <a:ext cx="3011805" cy="204279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259D7698" w14:textId="13C75423" w:rsidR="00FF2BEB" w:rsidRPr="00FF2BEB" w:rsidRDefault="00FF2BEB" w:rsidP="00FF2BEB">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BD4757" id="Afgeronde rechthoek 72" o:spid="_x0000_s1120" style="position:absolute;left:0;text-align:left;margin-left:138.4pt;margin-top:11.9pt;width:237.15pt;height:160.8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" fillcolor="white [3201]" strokecolor="#c02942 [3206]" strokeweight="1pt">
                <v:stroke dashstyle="dash" joinstyle="miter"/>
                <v:textbox inset="0,0,0,0">
                  <w:txbxContent>
                    <w:p w14:paraId="259D7698" w14:textId="13C75423" w:rsidR="00FF2BEB" w:rsidRPr="00FF2BEB" w:rsidRDefault="00FF2BEB" w:rsidP="00FF2BEB">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v:textbox>
              </v:roundrect>
            </w:pict>
          </mc:Fallback>
        </mc:AlternateContent>
      </w:r>
      <w:r>
        <w:rPr>
          <w:b/>
          <w:noProof/>
        </w:rPr>
        <mc:AlternateContent>
          <mc:Choice Requires="wps">
            <w:drawing>
              <wp:anchor distT="0" distB="0" distL="114300" distR="114300" simplePos="0" relativeHeight="251748352" behindDoc="0" locked="0" layoutInCell="1" allowOverlap="1" wp14:anchorId="076133D2" wp14:editId="2DBE33AE">
                <wp:simplePos x="0" y="0"/>
                <wp:positionH relativeFrom="column">
                  <wp:posOffset>1381648</wp:posOffset>
                </wp:positionH>
                <wp:positionV relativeFrom="paragraph">
                  <wp:posOffset>580390</wp:posOffset>
                </wp:positionV>
                <wp:extent cx="376517" cy="443753"/>
                <wp:effectExtent l="0" t="0" r="43180" b="39370"/>
                <wp:wrapNone/>
                <wp:docPr id="80" name="Rechte verbindingslijn met pijl 80"/>
                <wp:cNvGraphicFramePr/>
                <a:graphic xmlns:a="http://schemas.openxmlformats.org/drawingml/2006/main">
                  <a:graphicData uri="http://schemas.microsoft.com/office/word/2010/wordprocessingShape">
                    <wps:wsp>
                      <wps:cNvCnPr/>
                      <wps:spPr>
                        <a:xfrm>
                          <a:off x="0" y="0"/>
                          <a:ext cx="376517" cy="443753"/>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78C2FADE" id="Rechte verbindingslijn met pijl 80" o:spid="_x0000_s1026" type="#_x0000_t32" style="position:absolute;margin-left:108.8pt;margin-top:45.7pt;width:29.65pt;height:34.9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" strokecolor="#ecd078 [3209]" strokeweight=".5pt">
                <v:stroke endarrow="block" joinstyle="miter"/>
              </v:shape>
            </w:pict>
          </mc:Fallback>
        </mc:AlternateContent>
      </w:r>
      <w:r>
        <w:rPr>
          <w:b/>
          <w:noProof/>
        </w:rPr>
        <mc:AlternateContent>
          <mc:Choice Requires="wps">
            <w:drawing>
              <wp:anchor distT="0" distB="0" distL="114300" distR="114300" simplePos="0" relativeHeight="251747328" behindDoc="0" locked="0" layoutInCell="1" allowOverlap="1" wp14:anchorId="4E09A5DD" wp14:editId="74D160DE">
                <wp:simplePos x="0" y="0"/>
                <wp:positionH relativeFrom="column">
                  <wp:posOffset>1380639</wp:posOffset>
                </wp:positionH>
                <wp:positionV relativeFrom="paragraph">
                  <wp:posOffset>1467485</wp:posOffset>
                </wp:positionV>
                <wp:extent cx="377003" cy="403412"/>
                <wp:effectExtent l="0" t="25400" r="42545" b="15875"/>
                <wp:wrapNone/>
                <wp:docPr id="79" name="Rechte verbindingslijn met pijl 79"/>
                <wp:cNvGraphicFramePr/>
                <a:graphic xmlns:a="http://schemas.openxmlformats.org/drawingml/2006/main">
                  <a:graphicData uri="http://schemas.microsoft.com/office/word/2010/wordprocessingShape">
                    <wps:wsp>
                      <wps:cNvCnPr/>
                      <wps:spPr>
                        <a:xfrm flipV="1">
                          <a:off x="0" y="0"/>
                          <a:ext cx="377003" cy="40341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78A4DDF6" id="Rechte verbindingslijn met pijl 79" o:spid="_x0000_s1026" type="#_x0000_t32" style="position:absolute;margin-left:108.7pt;margin-top:115.55pt;width:29.7pt;height:31.75pt;flip: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" strokecolor="#ecd078 [3209]" strokeweight=".5pt">
                <v:stroke endarrow="block" joinstyle="miter"/>
              </v:shape>
            </w:pict>
          </mc:Fallback>
        </mc:AlternateContent>
      </w:r>
      <w:r>
        <w:rPr>
          <w:b/>
          <w:noProof/>
        </w:rPr>
        <mc:AlternateContent>
          <mc:Choice Requires="wps">
            <w:drawing>
              <wp:anchor distT="0" distB="0" distL="114300" distR="114300" simplePos="0" relativeHeight="251746304" behindDoc="0" locked="0" layoutInCell="1" allowOverlap="1" wp14:anchorId="37473F5D" wp14:editId="1F7E0981">
                <wp:simplePos x="0" y="0"/>
                <wp:positionH relativeFrom="column">
                  <wp:posOffset>749673</wp:posOffset>
                </wp:positionH>
                <wp:positionV relativeFrom="paragraph">
                  <wp:posOffset>1023769</wp:posOffset>
                </wp:positionV>
                <wp:extent cx="0" cy="551628"/>
                <wp:effectExtent l="63500" t="0" r="38100" b="33020"/>
                <wp:wrapNone/>
                <wp:docPr id="75" name="Rechte verbindingslijn met pijl 75"/>
                <wp:cNvGraphicFramePr/>
                <a:graphic xmlns:a="http://schemas.openxmlformats.org/drawingml/2006/main">
                  <a:graphicData uri="http://schemas.microsoft.com/office/word/2010/wordprocessingShape">
                    <wps:wsp>
                      <wps:cNvCnPr/>
                      <wps:spPr>
                        <a:xfrm>
                          <a:off x="0" y="0"/>
                          <a:ext cx="0" cy="551628"/>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287B8946" id="Rechte verbindingslijn met pijl 75" o:spid="_x0000_s1026" type="#_x0000_t32" style="position:absolute;margin-left:59.05pt;margin-top:80.6pt;width:0;height:43.4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" strokecolor="#ecd078 [3209]" strokeweight=".5pt">
                <v:stroke endarrow="block" joinstyle="miter"/>
              </v:shape>
            </w:pict>
          </mc:Fallback>
        </mc:AlternateContent>
      </w:r>
      <w:r>
        <w:rPr>
          <w:b/>
          <w:noProof/>
        </w:rPr>
        <mc:AlternateContent>
          <mc:Choice Requires="wps">
            <w:drawing>
              <wp:anchor distT="0" distB="0" distL="114300" distR="114300" simplePos="0" relativeHeight="251742208" behindDoc="0" locked="0" layoutInCell="1" allowOverlap="1" wp14:anchorId="54B3DA9D" wp14:editId="413F6039">
                <wp:simplePos x="0" y="0"/>
                <wp:positionH relativeFrom="column">
                  <wp:posOffset>117924</wp:posOffset>
                </wp:positionH>
                <wp:positionV relativeFrom="paragraph">
                  <wp:posOffset>1575584</wp:posOffset>
                </wp:positionV>
                <wp:extent cx="1263650" cy="618490"/>
                <wp:effectExtent l="0" t="0" r="19050" b="16510"/>
                <wp:wrapNone/>
                <wp:docPr id="71" name="Afgeronde rechthoek 71"/>
                <wp:cNvGraphicFramePr/>
                <a:graphic xmlns:a="http://schemas.openxmlformats.org/drawingml/2006/main">
                  <a:graphicData uri="http://schemas.microsoft.com/office/word/2010/wordprocessingShape">
                    <wps:wsp>
                      <wps:cNvSpPr/>
                      <wps:spPr>
                        <a:xfrm>
                          <a:off x="0" y="0"/>
                          <a:ext cx="1263650" cy="61849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1B0BF571" w14:textId="124ACB0C" w:rsidR="001A6F4A" w:rsidRPr="001A6F4A" w:rsidRDefault="001A6F4A" w:rsidP="001A6F4A">
                            <w:pPr>
                              <w:jc w:val="center"/>
                              <w:rPr>
                                <w:lang w:val="nl-NL"/>
                              </w:rPr>
                            </w:pPr>
                            <w:proofErr w:type="spellStart"/>
                            <w:r>
                              <w:rPr>
                                <w:lang w:val="nl-NL"/>
                              </w:rPr>
                              <w:t>Prediction</w:t>
                            </w:r>
                            <w:proofErr w:type="spellEnd"/>
                            <w:r>
                              <w:rPr>
                                <w:lang w:val="nl-NL"/>
                              </w:rPr>
                              <w:br/>
                              <w:t>(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B3DA9D" id="Afgeronde rechthoek 71" o:spid="_x0000_s1121" style="position:absolute;left:0;text-align:left;margin-left:9.3pt;margin-top:124.05pt;width:99.5pt;height:48.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" fillcolor="#f2dfa5 [2137]" strokecolor="#9b7a16 [1609]" strokeweight="1pt">
                <v:fill color2="#faf4e0 [761]" rotate="t" angle="45" colors="0 #ffeaa3;.5 #fff0c6;1 #fff7e3" focus="100%" type="gradient"/>
                <v:stroke joinstyle="miter"/>
                <v:textbox>
                  <w:txbxContent>
                    <w:p w14:paraId="1B0BF571" w14:textId="124ACB0C" w:rsidR="001A6F4A" w:rsidRPr="001A6F4A" w:rsidRDefault="001A6F4A" w:rsidP="001A6F4A">
                      <w:pPr>
                        <w:jc w:val="center"/>
                        <w:rPr>
                          <w:lang w:val="nl-NL"/>
                        </w:rPr>
                      </w:pPr>
                      <w:proofErr w:type="spellStart"/>
                      <w:r>
                        <w:rPr>
                          <w:lang w:val="nl-NL"/>
                        </w:rPr>
                        <w:t>Prediction</w:t>
                      </w:r>
                      <w:proofErr w:type="spellEnd"/>
                      <w:r>
                        <w:rPr>
                          <w:lang w:val="nl-NL"/>
                        </w:rPr>
                        <w:br/>
                        <w:t>(Apriori)</w:t>
                      </w:r>
                    </w:p>
                  </w:txbxContent>
                </v:textbox>
              </v:roundrect>
            </w:pict>
          </mc:Fallback>
        </mc:AlternateContent>
      </w:r>
      <w:r>
        <w:rPr>
          <w:b/>
          <w:noProof/>
        </w:rPr>
        <mc:AlternateContent>
          <mc:Choice Requires="wps">
            <w:drawing>
              <wp:anchor distT="0" distB="0" distL="114300" distR="114300" simplePos="0" relativeHeight="251740160" behindDoc="0" locked="0" layoutInCell="1" allowOverlap="1" wp14:anchorId="68ED51B1" wp14:editId="40EE49AD">
                <wp:simplePos x="0" y="0"/>
                <wp:positionH relativeFrom="column">
                  <wp:posOffset>117924</wp:posOffset>
                </wp:positionH>
                <wp:positionV relativeFrom="paragraph">
                  <wp:posOffset>150196</wp:posOffset>
                </wp:positionV>
                <wp:extent cx="1264024" cy="873760"/>
                <wp:effectExtent l="0" t="0" r="19050" b="15240"/>
                <wp:wrapNone/>
                <wp:docPr id="70" name="Afgeronde rechthoek 70"/>
                <wp:cNvGraphicFramePr/>
                <a:graphic xmlns:a="http://schemas.openxmlformats.org/drawingml/2006/main">
                  <a:graphicData uri="http://schemas.microsoft.com/office/word/2010/wordprocessingShape">
                    <wps:wsp>
                      <wps:cNvSpPr/>
                      <wps:spPr>
                        <a:xfrm>
                          <a:off x="0" y="0"/>
                          <a:ext cx="1264024" cy="8737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5EC75E98" w14:textId="5B47ECDA" w:rsidR="001A6F4A" w:rsidRPr="001A6F4A" w:rsidRDefault="001A6F4A" w:rsidP="001A6F4A">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ED51B1" id="Afgeronde rechthoek 70" o:spid="_x0000_s1122" style="position:absolute;left:0;text-align:left;margin-left:9.3pt;margin-top:11.85pt;width:99.55pt;height:68.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" fillcolor="#f2dfa5 [2137]" strokecolor="#9b7a16 [1609]" strokeweight="1pt">
                <v:fill color2="#faf4e0 [761]" rotate="t" angle="45" colors="0 #ffeaa3;.5 #fff0c6;1 #fff7e3" focus="100%" type="gradient"/>
                <v:stroke joinstyle="miter"/>
                <v:textbox>
                  <w:txbxContent>
                    <w:p w14:paraId="5EC75E98" w14:textId="5B47ECDA" w:rsidR="001A6F4A" w:rsidRPr="001A6F4A" w:rsidRDefault="001A6F4A" w:rsidP="001A6F4A">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v:textbox>
              </v:roundrect>
            </w:pict>
          </mc:Fallback>
        </mc:AlternateContent>
      </w:r>
      <w:r w:rsidR="001A6F4A">
        <w:rPr>
          <w:b/>
          <w:noProof/>
        </w:rPr>
        <mc:AlternateContent>
          <mc:Choice Requires="wps">
            <w:drawing>
              <wp:inline distT="0" distB="0" distL="0" distR="0" wp14:anchorId="55E70592" wp14:editId="57D1C32C">
                <wp:extent cx="6602506" cy="2433918"/>
                <wp:effectExtent l="0" t="0" r="14605" b="17780"/>
                <wp:docPr id="69" name="Rechthoek 69"/>
                <wp:cNvGraphicFramePr/>
                <a:graphic xmlns:a="http://schemas.openxmlformats.org/drawingml/2006/main">
                  <a:graphicData uri="http://schemas.microsoft.com/office/word/2010/wordprocessingShape">
                    <wps:wsp>
                      <wps:cNvSpPr/>
                      <wps:spPr>
                        <a:xfrm>
                          <a:off x="0" y="0"/>
                          <a:ext cx="6602506" cy="243391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4D713DE" id="Rechthoek 69" o:spid="_x0000_s1026" style="width:519.9pt;height:19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" fillcolor="white [3201]" strokecolor="black [3200]" strokeweight="1pt">
                <w10:anchorlock/>
              </v:rect>
            </w:pict>
          </mc:Fallback>
        </mc:AlternateContent>
      </w:r>
    </w:p>
    <w:p w14:paraId="1E055F87" w14:textId="20D84E8D" w:rsidR="00E81E7E" w:rsidRDefault="00E81E7E" w:rsidP="00E81E7E">
      <w:r>
        <w:t xml:space="preserve">These scenarios were consequently for the different users and deadlines, using </w:t>
      </w:r>
      <w:r w:rsidR="00935A17">
        <w:t xml:space="preserve">a part of the </w:t>
      </w:r>
      <w:bookmarkStart w:id="82" w:name="_GoBack"/>
      <w:bookmarkEnd w:id="82"/>
      <w:r w:rsidR="00FB0B06">
        <w:t>users’</w:t>
      </w:r>
      <w:r w:rsidR="00935A17">
        <w:t xml:space="preserve"> activities for training and a part for testing. To simulate random users, the tests were repeated for a large</w:t>
      </w:r>
      <w:r>
        <w:t xml:space="preserve"> set of randomized QUVs</w:t>
      </w:r>
      <w:r w:rsidR="00935A17">
        <w:t xml:space="preserve">. More explanation and reasoning </w:t>
      </w:r>
      <w:r w:rsidR="00FB0B06">
        <w:t>are</w:t>
      </w:r>
      <w:r w:rsidR="00935A17">
        <w:t xml:space="preserve"> discussed in the following sections.</w:t>
      </w:r>
    </w:p>
    <w:p w14:paraId="52A7890C" w14:textId="77777777" w:rsidR="00DE539C" w:rsidRPr="0084242F" w:rsidRDefault="00DE539C" w:rsidP="00DE539C">
      <w:pPr>
        <w:pStyle w:val="Kop3"/>
      </w:pPr>
      <w:bookmarkStart w:id="83" w:name="_Toc536793002"/>
      <w:bookmarkStart w:id="84" w:name="_Toc927542"/>
      <w:r>
        <w:t>Baseline</w:t>
      </w:r>
      <w:bookmarkEnd w:id="83"/>
      <w:bookmarkEnd w:id="84"/>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7731D"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85" w:name="_Ref1131467"/>
      <w:r>
        <w:lastRenderedPageBreak/>
        <w:t>Scoring and comparing</w:t>
      </w:r>
      <w:bookmarkEnd w:id="85"/>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16E14" w:rsidP="00A7731D">
      <w:pPr>
        <w:rPr>
          <w:rFonts w:eastAsiaTheme="minorEastAsia"/>
        </w:rPr>
      </w:pPr>
      <m:oMathPara>
        <m:oMath>
          <m:eqArr>
            <m:eqArrPr>
              <m:maxDist m:val="1"/>
              <m:ctrlPr>
                <w:rPr>
                  <w:rFonts w:ascii="Cambria Math" w:hAnsi="Cambria Math"/>
                  <w:i/>
                </w:rPr>
              </m:ctrlPr>
            </m:eqArrPr>
            <m:e>
              <w:proofErr w:type="spellStart"/>
              <m:r>
                <m:rPr>
                  <m:nor/>
                </m:rPr>
                <w:rPr>
                  <w:rFonts w:ascii="Cambria Math" w:hAnsi="Cambria Math"/>
                </w:rPr>
                <m:t>normalizedS</m:t>
              </m:r>
              <m:r>
                <m:rPr>
                  <m:nor/>
                </m:rPr>
                <w:rPr>
                  <w:rFonts w:ascii="Cambria Math" w:hAnsi="Cambria Math"/>
                </w:rPr>
                <m:t>core</m:t>
              </m:r>
              <w:proofErr w:type="spellEnd"/>
              <m:r>
                <m:rPr>
                  <m:nor/>
                </m:rPr>
                <w:rPr>
                  <w:rFonts w:ascii="Cambria Math" w:hAnsi="Cambria Math"/>
                </w:rPr>
                <m:t>[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t xml:space="preserve">A score of zero indicates a failure, either because no moment was selected, or because the chosen activity cluster corresponded to a QUV of 0. Other than </w:t>
      </w:r>
      <w:r w:rsidR="006E1E28">
        <w:t>that,</w:t>
      </w:r>
      <w:r>
        <w:t xml:space="preserve"> the score </w:t>
      </w:r>
      <w:proofErr w:type="gramStart"/>
      <w:r>
        <w:t>in itself is</w:t>
      </w:r>
      <w:proofErr w:type="gramEnd"/>
      <w:r>
        <w:t xml:space="preserve">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86" w:name="_Toc536793003"/>
      <w:bookmarkStart w:id="87" w:name="_Toc927543"/>
      <w:r>
        <w:t>Scenarios</w:t>
      </w:r>
      <w:bookmarkEnd w:id="86"/>
      <w:bookmarkEnd w:id="87"/>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7A7C64"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w:t>
      </w:r>
      <w:proofErr w:type="gramStart"/>
      <w:r w:rsidR="00CA6D7F">
        <w:rPr>
          <w:rFonts w:eastAsiaTheme="minorEastAsia"/>
        </w:rPr>
        <w:t>similar to</w:t>
      </w:r>
      <w:proofErr w:type="gramEnd"/>
      <w:r w:rsidR="00CA6D7F">
        <w:rPr>
          <w:rFonts w:eastAsiaTheme="minorEastAsia"/>
        </w:rPr>
        <w:t xml:space="preserve"> the normalized score. </w:t>
      </w:r>
    </w:p>
    <w:p w14:paraId="64D66D53"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88" w:name="_Toc536793001"/>
      <w:bookmarkStart w:id="89" w:name="_Toc927541"/>
      <w:r>
        <w:t>Variables</w:t>
      </w:r>
      <w:bookmarkEnd w:id="88"/>
      <w:bookmarkEnd w:id="89"/>
    </w:p>
    <w:p w14:paraId="63A32AE6" w14:textId="1863469D" w:rsidR="00CA6D7F" w:rsidRPr="00CA6D7F" w:rsidRDefault="00CA6D7F" w:rsidP="00CA6D7F">
      <w:proofErr w:type="gramStart"/>
      <w:r>
        <w:t>In order to</w:t>
      </w:r>
      <w:proofErr w:type="gramEnd"/>
      <w:r>
        <w:t xml:space="preserve">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w:t>
      </w:r>
      <w:r w:rsidR="00924092">
        <w:t>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t>Deadline</w:t>
      </w:r>
    </w:p>
    <w:p w14:paraId="00384611" w14:textId="09BFF339" w:rsidR="004A017B" w:rsidRDefault="004A017B" w:rsidP="004A017B">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deadlines as mentioned in Peter’s example of having to close the garden doors are: leaving the house and going to sleep. In conjunction with the activities presented in the dataset, this corresponds to the </w:t>
      </w:r>
      <w:proofErr w:type="gramStart"/>
      <w:r>
        <w:t>activities</w:t>
      </w:r>
      <w:proofErr w:type="gramEnd"/>
      <w:r>
        <w:t xml:space="preserve"> ‘sleep’ and ‘outdoors’.</w:t>
      </w:r>
    </w:p>
    <w:p w14:paraId="4A13231F" w14:textId="5815DECD" w:rsidR="00D433AD" w:rsidRDefault="00D433AD" w:rsidP="00D433AD">
      <w:pPr>
        <w:pStyle w:val="Kop4"/>
      </w:pPr>
      <w:r>
        <w:lastRenderedPageBreak/>
        <w:t>Testing case</w:t>
      </w:r>
    </w:p>
    <w:p w14:paraId="5A1131CB" w14:textId="51DB9D7B" w:rsidR="00CA6D7F" w:rsidRDefault="00CA6D7F" w:rsidP="00CA6D7F">
      <w:proofErr w:type="gramStart"/>
      <w:r>
        <w:t>In</w:t>
      </w:r>
      <w:r w:rsidR="00CF32B6">
        <w:t xml:space="preserve"> </w:t>
      </w:r>
      <w:r w:rsidR="00581430">
        <w:t>order to</w:t>
      </w:r>
      <w:proofErr w:type="gramEnd"/>
      <w:r w:rsidR="00581430">
        <w:t xml:space="preserve">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w:t>
      </w:r>
      <w:proofErr w:type="gramStart"/>
      <w:r w:rsidR="00FF1273">
        <w:t>all of</w:t>
      </w:r>
      <w:proofErr w:type="gramEnd"/>
      <w:r w:rsidR="00FF1273">
        <w:t xml:space="preserve"> the data points in the testing set will be considered. </w:t>
      </w:r>
    </w:p>
    <w:p w14:paraId="05B5E797" w14:textId="057FA5AE" w:rsidR="00FF1273" w:rsidRDefault="00FF1273" w:rsidP="00D433AD">
      <w:r>
        <w:t xml:space="preserve">The normal procedure would have been to run the algorithm for every data point in the testing set. However, since the data points are not independent of one another, this is not a suitable approach. Instead, testing cases should be considered. A testing case is a continuous series of data points (recorded activities). </w:t>
      </w:r>
      <w:r w:rsidR="00E26BA4">
        <w:t xml:space="preserve">As many useful testing cases as possible should be identified 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588E0F13" w:rsidR="00D433AD" w:rsidRPr="00D35CCF"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proofErr w:type="gramStart"/>
      <w:r>
        <w:lastRenderedPageBreak/>
        <w:t xml:space="preserve">Furthermore, </w:t>
      </w:r>
      <w:r w:rsidR="00D433AD">
        <w:t xml:space="preserve"> not</w:t>
      </w:r>
      <w:proofErr w:type="gramEnd"/>
      <w:r w:rsidR="00D433AD">
        <w:t xml:space="preserve">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 xml:space="preserve">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r w:rsidR="00BF5325">
        <w:t xml:space="preserve"> </w:t>
      </w:r>
      <w:proofErr w:type="gramStart"/>
      <w:r>
        <w:t>In order to</w:t>
      </w:r>
      <w:proofErr w:type="gramEnd"/>
      <w:r>
        <w:t xml:space="preserve"> find such testing sets it was assumed that such ‘connected’ activity instances may happen with a maximum of two different activities in between. </w:t>
      </w:r>
    </w:p>
    <w:p w14:paraId="67282384" w14:textId="2153CDA0" w:rsidR="00D433AD" w:rsidRDefault="00FC2B30" w:rsidP="00D433AD">
      <w:pPr>
        <w:pStyle w:val="Kop4"/>
      </w:pPr>
      <w:r>
        <w:t>QUVs</w:t>
      </w:r>
    </w:p>
    <w:p w14:paraId="09E7702C" w14:textId="33E2FCA2" w:rsidR="00D433AD" w:rsidRDefault="00D433AD" w:rsidP="00D433AD">
      <w:proofErr w:type="gramStart"/>
      <w:r>
        <w:t>In order to</w:t>
      </w:r>
      <w:proofErr w:type="gramEnd"/>
      <w:r>
        <w:t xml:space="preserve">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r>
        <w:t xml:space="preserve">Implementation </w:t>
      </w:r>
    </w:p>
    <w:p w14:paraId="384C4F6B" w14:textId="087A0940" w:rsidR="00D433AD" w:rsidRDefault="00FC2B30" w:rsidP="00C16EDE">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 xml:space="preserve">variable led to just under an hour of testing. This long testing time was the result of only using semi-optimized code as shown (partially) in </w:t>
      </w:r>
      <w:r w:rsidR="00B16441">
        <w:fldChar w:fldCharType="begin"/>
      </w:r>
      <w:r w:rsidR="00B16441">
        <w:instrText xml:space="preserve"> REF _Ref1138874 \h </w:instrText>
      </w:r>
      <w:r w:rsidR="00B16441">
        <w:fldChar w:fldCharType="separate"/>
      </w:r>
      <w:r w:rsidR="00B16441">
        <w:t xml:space="preserve">Figure </w:t>
      </w:r>
      <w:r w:rsidR="00B16441">
        <w:rPr>
          <w:noProof/>
        </w:rPr>
        <w:t>5</w:t>
      </w:r>
      <w:r w:rsidR="00B16441">
        <w:t>.</w:t>
      </w:r>
      <w:r w:rsidR="00B16441">
        <w:rPr>
          <w:noProof/>
        </w:rPr>
        <w:t>1</w:t>
      </w:r>
      <w:r w:rsidR="00B16441">
        <w:fldChar w:fldCharType="end"/>
      </w:r>
      <w:r w:rsidR="00B16441">
        <w:t>.</w:t>
      </w:r>
    </w:p>
    <w:p w14:paraId="2A63A8F6" w14:textId="77777777" w:rsidR="00B16441" w:rsidRDefault="00B16441" w:rsidP="00B16441">
      <w:pPr>
        <w:keepNext/>
      </w:pPr>
      <w:r w:rsidRPr="00B16441">
        <w:lastRenderedPageBreak/>
        <w:drawing>
          <wp:inline distT="0" distB="0" distL="0" distR="0" wp14:anchorId="57219D0B" wp14:editId="34730525">
            <wp:extent cx="5860415" cy="2542540"/>
            <wp:effectExtent l="0" t="0" r="0" b="0"/>
            <wp:docPr id="97" name="Afbeelding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0415" cy="2542540"/>
                    </a:xfrm>
                    <a:prstGeom prst="rect">
                      <a:avLst/>
                    </a:prstGeom>
                  </pic:spPr>
                </pic:pic>
              </a:graphicData>
            </a:graphic>
          </wp:inline>
        </w:drawing>
      </w:r>
    </w:p>
    <w:p w14:paraId="358C2E56" w14:textId="60AF6DC1" w:rsidR="00B16441" w:rsidRDefault="00B16441" w:rsidP="00B16441">
      <w:pPr>
        <w:pStyle w:val="Bijschrift"/>
      </w:pPr>
      <w:bookmarkStart w:id="90" w:name="_Ref1138874"/>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90"/>
      <w:r>
        <w:t>: Code predicting the most appropriate moment given the current user state</w:t>
      </w:r>
    </w:p>
    <w:p w14:paraId="628F9DA7" w14:textId="452372DA" w:rsidR="00D433AD" w:rsidRDefault="00D433AD" w:rsidP="00D433AD">
      <w:pPr>
        <w:pStyle w:val="Kop2"/>
      </w:pPr>
      <w:bookmarkStart w:id="91" w:name="_Toc536793005"/>
      <w:bookmarkStart w:id="92" w:name="_Toc927545"/>
      <w:r>
        <w:t>Results</w:t>
      </w:r>
      <w:bookmarkEnd w:id="91"/>
      <w:bookmarkEnd w:id="92"/>
    </w:p>
    <w:p w14:paraId="7995268F" w14:textId="67811CF1" w:rsidR="00594594" w:rsidRDefault="00594594" w:rsidP="00594594">
      <w:r>
        <w:t>Before looking at the results, let us quickly recap the meaning and purpose of the normalized results. While the opportune moment was c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t xml:space="preserve">In the baseline scenario where values and time are not considered, the appropriate moment is found to be at activity 'work’. However, the user considers it ‘unacceptable’ to be notified during the activity. Hence, its QUV and respective normalized score are 0. </w:t>
      </w:r>
    </w:p>
    <w:p w14:paraId="0D80B0C4" w14:textId="41C6F794" w:rsidR="009B15B1" w:rsidRDefault="00594594" w:rsidP="009B15B1">
      <w:r>
        <w:t>Here a successful moment in the baseline scenario would be a very unsuccessful moment in the eyes of the user when considering their values. 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m:t>
        </m:r>
        <m:r>
          <m:rPr>
            <m:sty m:val="p"/>
          </m:rPr>
          <w:rPr>
            <w:rFonts w:ascii="Cambria Math" w:hAnsi="Cambria Math"/>
          </w:rPr>
          <m:t>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lastRenderedPageBreak/>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475B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475B51">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475B51">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8952A3" w14:paraId="4F7C5D90" w14:textId="77777777" w:rsidTr="00475B51">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475B51">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475B51">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475B51">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475B51">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917</w:t>
            </w:r>
          </w:p>
        </w:tc>
        <w:tc>
          <w:tcPr>
            <w:tcW w:w="722" w:type="dxa"/>
            <w:tcBorders>
              <w:left w:val="single" w:sz="8" w:space="0" w:color="FFFFFF" w:themeColor="background1"/>
              <w:bottom w:val="nil"/>
              <w:right w:val="nil"/>
            </w:tcBorders>
          </w:tcPr>
          <w:p w14:paraId="70F619DC" w14:textId="27DE0E18"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475B51">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limiting the number of appropriate moments</w:t>
      </w:r>
      <w:r>
        <w:t>. However, compared to the normalized success rate of the baseline, there is actually quite a large improvement</w:t>
      </w:r>
      <w:r w:rsidR="008952A3">
        <w:t xml:space="preserve"> for the </w:t>
      </w:r>
      <w:proofErr w:type="gramStart"/>
      <w:r w:rsidR="008952A3">
        <w:t>value based</w:t>
      </w:r>
      <w:proofErr w:type="gramEnd"/>
      <w:r w:rsidR="008952A3">
        <w:t xml:space="preserve"> scenarios. This shows</w:t>
      </w:r>
      <w:r>
        <w:t xml:space="preserve"> that the addition of values in a model </w:t>
      </w:r>
      <w:proofErr w:type="gramStart"/>
      <w:r>
        <w:t>actually improves</w:t>
      </w:r>
      <w:proofErr w:type="gramEnd"/>
      <w:r>
        <w:t xml:space="preserve">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w:t>
      </w:r>
      <w:proofErr w:type="gramStart"/>
      <w:r w:rsidR="00D433AD">
        <w:t>actually improves</w:t>
      </w:r>
      <w:proofErr w:type="gramEnd"/>
      <w:r w:rsidR="00D433AD">
        <w:t xml:space="preserve"> the selection of an appropriate moment for notification. </w:t>
      </w:r>
    </w:p>
    <w:p w14:paraId="379A2EB3" w14:textId="45682781" w:rsidR="001D33E7" w:rsidRDefault="001D33E7" w:rsidP="00D433AD">
      <w:r>
        <w:lastRenderedPageBreak/>
        <w:t xml:space="preserve">While this score can probably be improved even further, this is mostly dependent on the preferences on the user. The user preferences </w:t>
      </w:r>
      <w:proofErr w:type="gramStart"/>
      <w:r>
        <w:t>alters</w:t>
      </w:r>
      <w:proofErr w:type="gramEnd"/>
      <w:r>
        <w:t xml:space="preserve"> weighting between the values, timing, and success rate. </w:t>
      </w:r>
    </w:p>
    <w:p w14:paraId="4D933297" w14:textId="2308A3A6" w:rsidR="00750F6C" w:rsidRDefault="00750F6C" w:rsidP="00750F6C">
      <w:pPr>
        <w:pStyle w:val="Kop2"/>
      </w:pPr>
      <w:r>
        <w:t>Conclusions</w:t>
      </w:r>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 xml:space="preserve">have shown improvements of 6 – 13% successful predictions. In terms of more appropriate moments, the optimized scenarios score up to at least 18.5% better, without losing too much on the success rate. Further improvements may be attained by proper weighting of the </w:t>
      </w:r>
      <w:r>
        <w:t>values, timing, and success rate, based on the user’s preferences.</w:t>
      </w:r>
    </w:p>
    <w:p w14:paraId="39DA6EEB" w14:textId="164FA516" w:rsidR="00750F6C" w:rsidRDefault="00750F6C" w:rsidP="00750F6C">
      <w:pPr>
        <w:pStyle w:val="Kop3"/>
      </w:pPr>
      <w:r>
        <w:t>Limitations</w:t>
      </w:r>
    </w:p>
    <w:p w14:paraId="087CF112" w14:textId="100F7103" w:rsidR="00446E09" w:rsidRPr="00446E09" w:rsidRDefault="00446E09" w:rsidP="00446E09">
      <w:r>
        <w:t xml:space="preserve">While the results are promising, </w:t>
      </w:r>
      <w:proofErr w:type="gramStart"/>
      <w:r>
        <w:t>a number of</w:t>
      </w:r>
      <w:proofErr w:type="gramEnd"/>
      <w:r>
        <w:t xml:space="preserve">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t xml:space="preserve">No cut-off </w:t>
      </w:r>
      <w:proofErr w:type="gramStart"/>
      <w:r>
        <w:t>time</w:t>
      </w:r>
      <w:proofErr w:type="gramEnd"/>
    </w:p>
    <w:p w14:paraId="1C808F0A" w14:textId="0274C554" w:rsidR="00446E09" w:rsidRDefault="00446E09" w:rsidP="00446E09">
      <w:r>
        <w:t xml:space="preserve">Whether the time before a deadline is an accurate measure of the probability of </w:t>
      </w:r>
      <w:proofErr w:type="gramStart"/>
      <w:r>
        <w:t>actually remembering</w:t>
      </w:r>
      <w:proofErr w:type="gramEnd"/>
      <w:r>
        <w:t xml:space="preserve">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lastRenderedPageBreak/>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ard</w:t>
      </w:r>
      <w:proofErr w:type="spellEnd"/>
      <w:r>
        <w:t xml:space="preserve">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separate"/>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93" w:name="_Toc927546"/>
      <w:r w:rsidR="00C7570E">
        <w:t>Conclusion &amp; Discussion</w:t>
      </w:r>
      <w:bookmarkEnd w:id="93"/>
    </w:p>
    <w:p w14:paraId="390E1A3B" w14:textId="02BA5AED" w:rsidR="00D433AD" w:rsidRDefault="00425A22" w:rsidP="00D433AD">
      <w:r w:rsidRPr="005F5FE5">
        <w:t>The purpose of this paper was to see how the a</w:t>
      </w:r>
      <w:r>
        <w:t xml:space="preserve">ddition of values to a smart reminder system would improve the choice for more appropriately timed notifications. </w:t>
      </w:r>
      <w:r w:rsidR="00D433AD">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4C069A0" w:rsidR="00D433AD" w:rsidRPr="00081559" w:rsidRDefault="00D433AD" w:rsidP="00D433AD">
      <w:pPr>
        <w:rPr>
          <w:lang w:bidi="ar-SA"/>
        </w:rPr>
      </w:pPr>
      <w:r>
        <w:t xml:space="preserve">Most importantly, the user’s ADL should be represented in the model. This </w:t>
      </w:r>
      <w:r w:rsidR="00425A22">
        <w:t>could</w:t>
      </w:r>
      <w:r>
        <w:t xml:space="preserve">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25AAB9C7" w:rsidR="00D433AD" w:rsidRDefault="00D433AD" w:rsidP="00D433AD">
      <w:pPr>
        <w:rPr>
          <w:lang w:bidi="ar-SA"/>
        </w:rPr>
      </w:pPr>
      <w:proofErr w:type="gramStart"/>
      <w:r>
        <w:rPr>
          <w:lang w:bidi="ar-SA"/>
        </w:rPr>
        <w:t>Actually, very</w:t>
      </w:r>
      <w:proofErr w:type="gramEnd"/>
      <w:r>
        <w:rPr>
          <w:lang w:bidi="ar-SA"/>
        </w:rPr>
        <w:t xml:space="preserve"> few such systems </w:t>
      </w:r>
      <w:r w:rsidR="00F21B4F">
        <w:rPr>
          <w:lang w:bidi="ar-SA"/>
        </w:rPr>
        <w:t>exist</w:t>
      </w:r>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94" w:name="_Toc536793011"/>
      <w:bookmarkStart w:id="95" w:name="_Toc927547"/>
      <w:r>
        <w:lastRenderedPageBreak/>
        <w:t>Scientific and practical contribution</w:t>
      </w:r>
      <w:bookmarkEnd w:id="94"/>
      <w:bookmarkEnd w:id="95"/>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xml:space="preserve">, by </w:t>
      </w:r>
      <w:proofErr w:type="gramStart"/>
      <w:r w:rsidR="00D433AD">
        <w:t>actually designing</w:t>
      </w:r>
      <w:proofErr w:type="gramEnd"/>
      <w:r w:rsidR="00D433AD">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96" w:name="_Toc927548"/>
      <w:r>
        <w:t>Future enhancements</w:t>
      </w:r>
      <w:bookmarkEnd w:id="96"/>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97" w:name="_Toc536793013"/>
      <w:bookmarkStart w:id="98" w:name="_Toc927549"/>
      <w:r>
        <w:t>Differentiating between values</w:t>
      </w:r>
      <w:bookmarkEnd w:id="97"/>
      <w:bookmarkEnd w:id="98"/>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 xml:space="preserve">igher than the value gain invoked by </w:t>
      </w:r>
      <w:proofErr w:type="gramStart"/>
      <w:r>
        <w:t>actually remembering</w:t>
      </w:r>
      <w:proofErr w:type="gramEnd"/>
      <w:r>
        <w:t>.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99" w:name="_Toc927550"/>
      <w:r>
        <w:t>Clustering based on</w:t>
      </w:r>
      <w:r w:rsidR="00497126">
        <w:t xml:space="preserve"> more parameters</w:t>
      </w:r>
      <w:bookmarkEnd w:id="99"/>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00" w:name="_Toc536793015"/>
      <w:bookmarkStart w:id="101" w:name="_Toc927552"/>
      <w:r>
        <w:lastRenderedPageBreak/>
        <w:t>Goal reasoning</w:t>
      </w:r>
      <w:bookmarkEnd w:id="100"/>
      <w:bookmarkEnd w:id="101"/>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02" w:name="_Toc536793016"/>
      <w:bookmarkStart w:id="103" w:name="_Toc927553"/>
      <w:r>
        <w:t xml:space="preserve">Improving </w:t>
      </w:r>
      <w:r w:rsidR="00D433AD">
        <w:t>Other prediction methods</w:t>
      </w:r>
      <w:bookmarkEnd w:id="102"/>
      <w:bookmarkEnd w:id="103"/>
    </w:p>
    <w:p w14:paraId="59ABA3FB" w14:textId="47C06983"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r>
        <w:t>Analyzing user preferences</w:t>
      </w:r>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04" w:name="_Toc927554"/>
      <w:r>
        <w:t>Final remarks</w:t>
      </w:r>
      <w:bookmarkEnd w:id="104"/>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05" w:name="_Toc927555"/>
      <w:r w:rsidRPr="000E1191">
        <w:t>References</w:t>
      </w:r>
      <w:bookmarkEnd w:id="105"/>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w:t>
      </w:r>
      <w:proofErr w:type="spellStart"/>
      <w:r w:rsidRPr="00FF1273">
        <w:rPr>
          <w:rFonts w:ascii="Times New Roman" w:hAnsi="Times New Roman" w:cs="Times New Roman"/>
          <w:color w:val="auto"/>
        </w:rPr>
        <w:t>Okoshi</w:t>
      </w:r>
      <w:proofErr w:type="spellEnd"/>
      <w:r w:rsidRPr="00FF1273">
        <w:rPr>
          <w:rFonts w:ascii="Times New Roman" w:hAnsi="Times New Roman" w:cs="Times New Roman"/>
          <w:color w:val="auto"/>
        </w:rPr>
        <w:t xml:space="preserve">, H. Nozaki, J. Nakazawa, H. </w:t>
      </w:r>
      <w:proofErr w:type="spellStart"/>
      <w:r w:rsidRPr="00FF1273">
        <w:rPr>
          <w:rFonts w:ascii="Times New Roman" w:hAnsi="Times New Roman" w:cs="Times New Roman"/>
          <w:color w:val="auto"/>
        </w:rPr>
        <w:t>Tokuda</w:t>
      </w:r>
      <w:proofErr w:type="spellEnd"/>
      <w:r w:rsidRPr="00FF1273">
        <w:rPr>
          <w:rFonts w:ascii="Times New Roman" w:hAnsi="Times New Roman" w:cs="Times New Roman"/>
          <w:color w:val="auto"/>
        </w:rPr>
        <w:t xml:space="preserve">, J. Ramos, and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Towards attention-aware adaptive notification on smart phones,”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w:t>
      </w:r>
      <w:proofErr w:type="spellStart"/>
      <w:r w:rsidRPr="00FF1273">
        <w:rPr>
          <w:rFonts w:ascii="Times New Roman" w:hAnsi="Times New Roman" w:cs="Times New Roman"/>
          <w:color w:val="auto"/>
        </w:rPr>
        <w:t>Shafti</w:t>
      </w:r>
      <w:proofErr w:type="spellEnd"/>
      <w:r w:rsidRPr="00FF1273">
        <w:rPr>
          <w:rFonts w:ascii="Times New Roman" w:hAnsi="Times New Roman" w:cs="Times New Roman"/>
          <w:color w:val="auto"/>
        </w:rPr>
        <w:t>, P. A. Haya, M. García-</w:t>
      </w:r>
      <w:proofErr w:type="spellStart"/>
      <w:r w:rsidRPr="00FF1273">
        <w:rPr>
          <w:rFonts w:ascii="Times New Roman" w:hAnsi="Times New Roman" w:cs="Times New Roman"/>
          <w:color w:val="auto"/>
        </w:rPr>
        <w:t>Herranz</w:t>
      </w:r>
      <w:proofErr w:type="spellEnd"/>
      <w:r w:rsidRPr="00FF1273">
        <w:rPr>
          <w:rFonts w:ascii="Times New Roman" w:hAnsi="Times New Roman" w:cs="Times New Roman"/>
          <w:color w:val="auto"/>
        </w:rPr>
        <w:t xml:space="preserve">, and X. </w:t>
      </w:r>
      <w:proofErr w:type="spellStart"/>
      <w:r w:rsidRPr="00FF1273">
        <w:rPr>
          <w:rFonts w:ascii="Times New Roman" w:hAnsi="Times New Roman" w:cs="Times New Roman"/>
          <w:color w:val="auto"/>
        </w:rPr>
        <w:t>Alamán</w:t>
      </w:r>
      <w:proofErr w:type="spellEnd"/>
      <w:r w:rsidRPr="00FF1273">
        <w:rPr>
          <w:rFonts w:ascii="Times New Roman" w:hAnsi="Times New Roman" w:cs="Times New Roman"/>
          <w:color w:val="auto"/>
        </w:rPr>
        <w:t xml:space="preserve">,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w:t>
      </w:r>
      <w:proofErr w:type="spellStart"/>
      <w:r w:rsidRPr="00FF1273">
        <w:rPr>
          <w:rFonts w:ascii="Times New Roman" w:hAnsi="Times New Roman" w:cs="Times New Roman"/>
          <w:color w:val="auto"/>
        </w:rPr>
        <w:t>Zao</w:t>
      </w:r>
      <w:proofErr w:type="spellEnd"/>
      <w:r w:rsidRPr="00FF1273">
        <w:rPr>
          <w:rFonts w:ascii="Times New Roman" w:hAnsi="Times New Roman" w:cs="Times New Roman"/>
          <w:color w:val="auto"/>
        </w:rPr>
        <w:t xml:space="preserve">, M. Y. Wang, P. Tsai, and J. W. S. Liu, “Smart </w:t>
      </w:r>
      <w:proofErr w:type="gramStart"/>
      <w:r w:rsidRPr="00FF1273">
        <w:rPr>
          <w:rFonts w:ascii="Times New Roman" w:hAnsi="Times New Roman" w:cs="Times New Roman"/>
          <w:color w:val="auto"/>
        </w:rPr>
        <w:t>phone based</w:t>
      </w:r>
      <w:proofErr w:type="gramEnd"/>
      <w:r w:rsidRPr="00FF1273">
        <w:rPr>
          <w:rFonts w:ascii="Times New Roman" w:hAnsi="Times New Roman" w:cs="Times New Roman"/>
          <w:color w:val="auto"/>
        </w:rPr>
        <w:t xml:space="preserve">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Arcelus</w:t>
      </w:r>
      <w:proofErr w:type="spellEnd"/>
      <w:r w:rsidRPr="00FF1273">
        <w:rPr>
          <w:rFonts w:ascii="Times New Roman" w:hAnsi="Times New Roman" w:cs="Times New Roman"/>
          <w:color w:val="auto"/>
        </w:rPr>
        <w:t xml:space="preserve">, M. H. Jones, R. </w:t>
      </w:r>
      <w:proofErr w:type="spellStart"/>
      <w:r w:rsidRPr="00FF1273">
        <w:rPr>
          <w:rFonts w:ascii="Times New Roman" w:hAnsi="Times New Roman" w:cs="Times New Roman"/>
          <w:color w:val="auto"/>
        </w:rPr>
        <w:t>Goubran</w:t>
      </w:r>
      <w:proofErr w:type="spellEnd"/>
      <w:r w:rsidRPr="00FF1273">
        <w:rPr>
          <w:rFonts w:ascii="Times New Roman" w:hAnsi="Times New Roman" w:cs="Times New Roman"/>
          <w:color w:val="auto"/>
        </w:rPr>
        <w:t xml:space="preserve">, and F. </w:t>
      </w:r>
      <w:proofErr w:type="spellStart"/>
      <w:r w:rsidRPr="00FF1273">
        <w:rPr>
          <w:rFonts w:ascii="Times New Roman" w:hAnsi="Times New Roman" w:cs="Times New Roman"/>
          <w:color w:val="auto"/>
        </w:rPr>
        <w:t>Knoefel</w:t>
      </w:r>
      <w:proofErr w:type="spellEnd"/>
      <w:r w:rsidRPr="00FF1273">
        <w:rPr>
          <w:rFonts w:ascii="Times New Roman" w:hAnsi="Times New Roman" w:cs="Times New Roman"/>
          <w:color w:val="auto"/>
        </w:rPr>
        <w:t xml:space="preserve">,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Jih</w:t>
      </w:r>
      <w:proofErr w:type="spellEnd"/>
      <w:r w:rsidRPr="00FF1273">
        <w:rPr>
          <w:rFonts w:ascii="Times New Roman" w:hAnsi="Times New Roman" w:cs="Times New Roman"/>
          <w:color w:val="auto"/>
        </w:rPr>
        <w:t xml:space="preserve">,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Mitabe</w:t>
      </w:r>
      <w:proofErr w:type="spellEnd"/>
      <w:r w:rsidRPr="00FF1273">
        <w:rPr>
          <w:rFonts w:ascii="Times New Roman" w:hAnsi="Times New Roman" w:cs="Times New Roman"/>
          <w:color w:val="auto"/>
        </w:rPr>
        <w:t xml:space="preserve"> and N. </w:t>
      </w:r>
      <w:proofErr w:type="spellStart"/>
      <w:r w:rsidRPr="00FF1273">
        <w:rPr>
          <w:rFonts w:ascii="Times New Roman" w:hAnsi="Times New Roman" w:cs="Times New Roman"/>
          <w:color w:val="auto"/>
        </w:rPr>
        <w:t>Shinomiya</w:t>
      </w:r>
      <w:proofErr w:type="spellEnd"/>
      <w:r w:rsidRPr="00FF1273">
        <w:rPr>
          <w:rFonts w:ascii="Times New Roman" w:hAnsi="Times New Roman" w:cs="Times New Roman"/>
          <w:color w:val="auto"/>
        </w:rPr>
        <w:t xml:space="preserve">,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Neerincx</w:t>
      </w:r>
      <w:proofErr w:type="spellEnd"/>
      <w:r w:rsidRPr="00FF1273">
        <w:rPr>
          <w:rFonts w:ascii="Times New Roman" w:hAnsi="Times New Roman" w:cs="Times New Roman"/>
          <w:color w:val="auto"/>
        </w:rPr>
        <w:t xml:space="preserve">, M. Tielman, C. </w:t>
      </w:r>
      <w:proofErr w:type="spellStart"/>
      <w:r w:rsidRPr="00FF1273">
        <w:rPr>
          <w:rFonts w:ascii="Times New Roman" w:hAnsi="Times New Roman" w:cs="Times New Roman"/>
          <w:color w:val="auto"/>
        </w:rPr>
        <w:t>Horsch</w:t>
      </w:r>
      <w:proofErr w:type="spellEnd"/>
      <w:r w:rsidRPr="00FF1273">
        <w:rPr>
          <w:rFonts w:ascii="Times New Roman" w:hAnsi="Times New Roman" w:cs="Times New Roman"/>
          <w:color w:val="auto"/>
        </w:rPr>
        <w:t xml:space="preserve">, W.-P. Brinkman, K. Bosch, and R. J. </w:t>
      </w:r>
      <w:proofErr w:type="spellStart"/>
      <w:r w:rsidRPr="00FF1273">
        <w:rPr>
          <w:rFonts w:ascii="Times New Roman" w:hAnsi="Times New Roman" w:cs="Times New Roman"/>
          <w:color w:val="auto"/>
        </w:rPr>
        <w:t>Beun</w:t>
      </w:r>
      <w:proofErr w:type="spellEnd"/>
      <w:r w:rsidRPr="00FF1273">
        <w:rPr>
          <w:rFonts w:ascii="Times New Roman" w:hAnsi="Times New Roman" w:cs="Times New Roman"/>
          <w:color w:val="auto"/>
        </w:rPr>
        <w:t>,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 xml:space="preserve">K. </w:t>
      </w:r>
      <w:proofErr w:type="spellStart"/>
      <w:r w:rsidRPr="00FF1273">
        <w:rPr>
          <w:rFonts w:ascii="Times New Roman" w:hAnsi="Times New Roman" w:cs="Times New Roman"/>
          <w:color w:val="auto"/>
        </w:rPr>
        <w:t>Morrison|March</w:t>
      </w:r>
      <w:proofErr w:type="spellEnd"/>
      <w:r w:rsidRPr="00FF1273">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Timeful</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 xml:space="preserve">Jason F. </w:t>
      </w:r>
      <w:proofErr w:type="spellStart"/>
      <w:r w:rsidRPr="00FF1273">
        <w:rPr>
          <w:rFonts w:ascii="Times New Roman" w:hAnsi="Times New Roman" w:cs="Times New Roman"/>
          <w:color w:val="auto"/>
        </w:rPr>
        <w:t>Hunzinger</w:t>
      </w:r>
      <w:proofErr w:type="spellEnd"/>
      <w:r w:rsidRPr="00FF1273">
        <w:rPr>
          <w:rFonts w:ascii="Times New Roman" w:hAnsi="Times New Roman" w:cs="Times New Roman"/>
          <w:color w:val="auto"/>
        </w:rPr>
        <w:t>,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w:t>
      </w:r>
      <w:proofErr w:type="spellStart"/>
      <w:r w:rsidRPr="00FF1273">
        <w:rPr>
          <w:rFonts w:ascii="Times New Roman" w:hAnsi="Times New Roman" w:cs="Times New Roman"/>
          <w:color w:val="auto"/>
        </w:rPr>
        <w:t>Jin</w:t>
      </w:r>
      <w:proofErr w:type="spellEnd"/>
      <w:r w:rsidRPr="00FF1273">
        <w:rPr>
          <w:rFonts w:ascii="Times New Roman" w:hAnsi="Times New Roman" w:cs="Times New Roman"/>
          <w:color w:val="auto"/>
        </w:rPr>
        <w:t xml:space="preserve">,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Helal</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Giraldo</w:t>
      </w:r>
      <w:proofErr w:type="spellEnd"/>
      <w:r w:rsidRPr="00FF1273">
        <w:rPr>
          <w:rFonts w:ascii="Times New Roman" w:hAnsi="Times New Roman" w:cs="Times New Roman"/>
          <w:color w:val="auto"/>
        </w:rPr>
        <w:t xml:space="preserve">, Y. </w:t>
      </w:r>
      <w:proofErr w:type="spellStart"/>
      <w:r w:rsidRPr="00FF1273">
        <w:rPr>
          <w:rFonts w:ascii="Times New Roman" w:hAnsi="Times New Roman" w:cs="Times New Roman"/>
          <w:color w:val="auto"/>
        </w:rPr>
        <w:t>Kaddoura</w:t>
      </w:r>
      <w:proofErr w:type="spellEnd"/>
      <w:r w:rsidRPr="00FF1273">
        <w:rPr>
          <w:rFonts w:ascii="Times New Roman" w:hAnsi="Times New Roman" w:cs="Times New Roman"/>
          <w:color w:val="auto"/>
        </w:rPr>
        <w:t xml:space="preserve">, C. Lee, H. El </w:t>
      </w:r>
      <w:proofErr w:type="spellStart"/>
      <w:r w:rsidRPr="00FF1273">
        <w:rPr>
          <w:rFonts w:ascii="Times New Roman" w:hAnsi="Times New Roman" w:cs="Times New Roman"/>
          <w:color w:val="auto"/>
        </w:rPr>
        <w:t>Zabadani</w:t>
      </w:r>
      <w:proofErr w:type="spellEnd"/>
      <w:r w:rsidRPr="00FF1273">
        <w:rPr>
          <w:rFonts w:ascii="Times New Roman" w:hAnsi="Times New Roman" w:cs="Times New Roman"/>
          <w:color w:val="auto"/>
        </w:rPr>
        <w:t>,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w:t>
      </w:r>
      <w:proofErr w:type="spellStart"/>
      <w:r w:rsidRPr="00FF1273">
        <w:rPr>
          <w:rFonts w:ascii="Times New Roman" w:hAnsi="Times New Roman" w:cs="Times New Roman"/>
          <w:color w:val="auto"/>
        </w:rPr>
        <w:t>Hariz</w:t>
      </w:r>
      <w:proofErr w:type="spellEnd"/>
      <w:r w:rsidRPr="00FF1273">
        <w:rPr>
          <w:rFonts w:ascii="Times New Roman" w:hAnsi="Times New Roman" w:cs="Times New Roman"/>
          <w:color w:val="auto"/>
        </w:rPr>
        <w:t xml:space="preserve">, and M. </w:t>
      </w:r>
      <w:proofErr w:type="spellStart"/>
      <w:r w:rsidRPr="00FF1273">
        <w:rPr>
          <w:rFonts w:ascii="Times New Roman" w:hAnsi="Times New Roman" w:cs="Times New Roman"/>
          <w:color w:val="auto"/>
        </w:rPr>
        <w:t>Mokhtari</w:t>
      </w:r>
      <w:proofErr w:type="spellEnd"/>
      <w:r w:rsidRPr="00FF1273">
        <w:rPr>
          <w:rFonts w:ascii="Times New Roman" w:hAnsi="Times New Roman" w:cs="Times New Roman"/>
          <w:color w:val="auto"/>
        </w:rPr>
        <w:t xml:space="preserve">, “Assisting Elders with Mild Dementia Staying at Home,” in </w:t>
      </w:r>
      <w:r w:rsidRPr="00FF1273">
        <w:rPr>
          <w:rFonts w:ascii="Times New Roman" w:hAnsi="Times New Roman" w:cs="Times New Roman"/>
          <w:i/>
          <w:iCs/>
          <w:color w:val="auto"/>
        </w:rPr>
        <w:t>2008 Sixth Annual IEEE International Conference on Pervasive Computing and Communications (</w:t>
      </w:r>
      <w:proofErr w:type="spellStart"/>
      <w:r w:rsidRPr="00FF1273">
        <w:rPr>
          <w:rFonts w:ascii="Times New Roman" w:hAnsi="Times New Roman" w:cs="Times New Roman"/>
          <w:i/>
          <w:iCs/>
          <w:color w:val="auto"/>
        </w:rPr>
        <w:t>PerCom</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 xml:space="preserve">IEEE Pervasive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Hristova</w:t>
      </w:r>
      <w:proofErr w:type="spellEnd"/>
      <w:r w:rsidRPr="00FF1273">
        <w:rPr>
          <w:rFonts w:ascii="Times New Roman" w:hAnsi="Times New Roman" w:cs="Times New Roman"/>
          <w:color w:val="auto"/>
        </w:rPr>
        <w:t xml:space="preserve">, 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xml:space="preserve">,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P. </w:t>
      </w:r>
      <w:proofErr w:type="spellStart"/>
      <w:r w:rsidRPr="00FF1273">
        <w:rPr>
          <w:rFonts w:ascii="Times New Roman" w:hAnsi="Times New Roman" w:cs="Times New Roman"/>
          <w:color w:val="auto"/>
        </w:rPr>
        <w:t>Tarrío</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ASanDRA</w:t>
      </w:r>
      <w:proofErr w:type="spellEnd"/>
      <w:r w:rsidRPr="00FF1273">
        <w:rPr>
          <w:rFonts w:ascii="Times New Roman" w:hAnsi="Times New Roman" w:cs="Times New Roman"/>
          <w:color w:val="auto"/>
        </w:rPr>
        <w:t xml:space="preserve">: A Framework to Provide Context Acquisition Services </w:t>
      </w:r>
      <w:proofErr w:type="spellStart"/>
      <w:proofErr w:type="gramStart"/>
      <w:r w:rsidRPr="00FF1273">
        <w:rPr>
          <w:rFonts w:ascii="Times New Roman" w:hAnsi="Times New Roman" w:cs="Times New Roman"/>
          <w:color w:val="auto"/>
        </w:rPr>
        <w:t>ANd</w:t>
      </w:r>
      <w:proofErr w:type="spellEnd"/>
      <w:proofErr w:type="gramEnd"/>
      <w:r w:rsidRPr="00FF1273">
        <w:rPr>
          <w:rFonts w:ascii="Times New Roman" w:hAnsi="Times New Roman" w:cs="Times New Roman"/>
          <w:color w:val="auto"/>
        </w:rPr>
        <w:t xml:space="preserve">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w:t>
      </w:r>
      <w:proofErr w:type="gramStart"/>
      <w:r w:rsidRPr="00FF1273">
        <w:rPr>
          <w:rFonts w:ascii="Times New Roman" w:hAnsi="Times New Roman" w:cs="Times New Roman"/>
          <w:color w:val="auto"/>
        </w:rPr>
        <w:t>” .</w:t>
      </w:r>
      <w:proofErr w:type="gramEnd"/>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Kargl</w:t>
      </w:r>
      <w:proofErr w:type="spellEnd"/>
      <w:r w:rsidRPr="00FF1273">
        <w:rPr>
          <w:rFonts w:ascii="Times New Roman" w:hAnsi="Times New Roman" w:cs="Times New Roman"/>
          <w:color w:val="auto"/>
        </w:rPr>
        <w:t xml:space="preserve">, B. Dong, T. </w:t>
      </w:r>
      <w:proofErr w:type="spellStart"/>
      <w:r w:rsidRPr="00FF1273">
        <w:rPr>
          <w:rFonts w:ascii="Times New Roman" w:hAnsi="Times New Roman" w:cs="Times New Roman"/>
          <w:color w:val="auto"/>
        </w:rPr>
        <w:t>Illmann</w:t>
      </w:r>
      <w:proofErr w:type="spellEnd"/>
      <w:r w:rsidRPr="00FF1273">
        <w:rPr>
          <w:rFonts w:ascii="Times New Roman" w:hAnsi="Times New Roman" w:cs="Times New Roman"/>
          <w:color w:val="auto"/>
        </w:rPr>
        <w:t xml:space="preserve">,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Vurgun</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and M. Pavel, “A Statistical Reasoning System for Medication Prompting,” in </w:t>
      </w:r>
      <w:proofErr w:type="spellStart"/>
      <w:r w:rsidRPr="00FF1273">
        <w:rPr>
          <w:rFonts w:ascii="Times New Roman" w:hAnsi="Times New Roman" w:cs="Times New Roman"/>
          <w:i/>
          <w:iCs/>
          <w:color w:val="auto"/>
        </w:rPr>
        <w:t>UbiComp</w:t>
      </w:r>
      <w:proofErr w:type="spellEnd"/>
      <w:r w:rsidRPr="00FF1273">
        <w:rPr>
          <w:rFonts w:ascii="Times New Roman" w:hAnsi="Times New Roman" w:cs="Times New Roman"/>
          <w:i/>
          <w:iCs/>
          <w:color w:val="auto"/>
        </w:rPr>
        <w:t xml:space="preserve">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ybreMinder</w:t>
      </w:r>
      <w:proofErr w:type="spellEnd"/>
      <w:r w:rsidRPr="00FF1273">
        <w:rPr>
          <w:rFonts w:ascii="Times New Roman" w:hAnsi="Times New Roman" w:cs="Times New Roman"/>
          <w:color w:val="auto"/>
        </w:rPr>
        <w:t xml:space="preserve">: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agHive</w:t>
      </w:r>
      <w:proofErr w:type="spellEnd"/>
      <w:r w:rsidRPr="00FF1273">
        <w:rPr>
          <w:rFonts w:ascii="Times New Roman" w:hAnsi="Times New Roman" w:cs="Times New Roman"/>
          <w:color w:val="auto"/>
        </w:rPr>
        <w:t xml:space="preser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w:t>
      </w:r>
      <w:proofErr w:type="spellStart"/>
      <w:r w:rsidRPr="00FF1273">
        <w:rPr>
          <w:rFonts w:ascii="Times New Roman" w:hAnsi="Times New Roman" w:cs="Times New Roman"/>
          <w:color w:val="auto"/>
        </w:rPr>
        <w:t>Klyuev</w:t>
      </w:r>
      <w:proofErr w:type="spellEnd"/>
      <w:r w:rsidRPr="00FF1273">
        <w:rPr>
          <w:rFonts w:ascii="Times New Roman" w:hAnsi="Times New Roman" w:cs="Times New Roman"/>
          <w:color w:val="auto"/>
        </w:rPr>
        <w:t xml:space="preserve">, and K. </w:t>
      </w:r>
      <w:proofErr w:type="spellStart"/>
      <w:r w:rsidRPr="00FF1273">
        <w:rPr>
          <w:rFonts w:ascii="Times New Roman" w:hAnsi="Times New Roman" w:cs="Times New Roman"/>
          <w:color w:val="auto"/>
        </w:rPr>
        <w:t>Naruse</w:t>
      </w:r>
      <w:proofErr w:type="spellEnd"/>
      <w:r w:rsidRPr="00FF1273">
        <w:rPr>
          <w:rFonts w:ascii="Times New Roman" w:hAnsi="Times New Roman" w:cs="Times New Roman"/>
          <w:color w:val="auto"/>
        </w:rPr>
        <w:t xml:space="preserv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Corno</w:t>
      </w:r>
      <w:proofErr w:type="spellEnd"/>
      <w:r w:rsidRPr="00FF1273">
        <w:rPr>
          <w:rFonts w:ascii="Times New Roman" w:hAnsi="Times New Roman" w:cs="Times New Roman"/>
          <w:color w:val="auto"/>
        </w:rPr>
        <w:t xml:space="preserve">, L. D. </w:t>
      </w:r>
      <w:proofErr w:type="spellStart"/>
      <w:r w:rsidRPr="00FF1273">
        <w:rPr>
          <w:rFonts w:ascii="Times New Roman" w:hAnsi="Times New Roman" w:cs="Times New Roman"/>
          <w:color w:val="auto"/>
        </w:rPr>
        <w:t>Russis</w:t>
      </w:r>
      <w:proofErr w:type="spellEnd"/>
      <w:r w:rsidRPr="00FF1273">
        <w:rPr>
          <w:rFonts w:ascii="Times New Roman" w:hAnsi="Times New Roman" w:cs="Times New Roman"/>
          <w:color w:val="auto"/>
        </w:rPr>
        <w:t xml:space="preserve">, and T. </w:t>
      </w:r>
      <w:proofErr w:type="spellStart"/>
      <w:r w:rsidRPr="00FF1273">
        <w:rPr>
          <w:rFonts w:ascii="Times New Roman" w:hAnsi="Times New Roman" w:cs="Times New Roman"/>
          <w:color w:val="auto"/>
        </w:rPr>
        <w:t>Montanaro</w:t>
      </w:r>
      <w:proofErr w:type="spellEnd"/>
      <w:r w:rsidRPr="00FF1273">
        <w:rPr>
          <w:rFonts w:ascii="Times New Roman" w:hAnsi="Times New Roman" w:cs="Times New Roman"/>
          <w:color w:val="auto"/>
        </w:rPr>
        <w:t xml:space="preserve">,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Giorgini</w:t>
      </w:r>
      <w:proofErr w:type="spellEnd"/>
      <w:r w:rsidRPr="00FF1273">
        <w:rPr>
          <w:rFonts w:ascii="Times New Roman" w:hAnsi="Times New Roman" w:cs="Times New Roman"/>
          <w:color w:val="auto"/>
        </w:rPr>
        <w:t xml:space="preserve">, J. </w:t>
      </w:r>
      <w:proofErr w:type="spellStart"/>
      <w:r w:rsidRPr="00FF1273">
        <w:rPr>
          <w:rFonts w:ascii="Times New Roman" w:hAnsi="Times New Roman" w:cs="Times New Roman"/>
          <w:color w:val="auto"/>
        </w:rPr>
        <w:t>Mylopoulos</w:t>
      </w:r>
      <w:proofErr w:type="spellEnd"/>
      <w:r w:rsidRPr="00FF1273">
        <w:rPr>
          <w:rFonts w:ascii="Times New Roman" w:hAnsi="Times New Roman" w:cs="Times New Roman"/>
          <w:color w:val="auto"/>
        </w:rPr>
        <w:t xml:space="preserve">, E. </w:t>
      </w:r>
      <w:proofErr w:type="spellStart"/>
      <w:r w:rsidRPr="00FF1273">
        <w:rPr>
          <w:rFonts w:ascii="Times New Roman" w:hAnsi="Times New Roman" w:cs="Times New Roman"/>
          <w:color w:val="auto"/>
        </w:rPr>
        <w:t>Nicchiarelli</w:t>
      </w:r>
      <w:proofErr w:type="spellEnd"/>
      <w:r w:rsidRPr="00FF1273">
        <w:rPr>
          <w:rFonts w:ascii="Times New Roman" w:hAnsi="Times New Roman" w:cs="Times New Roman"/>
          <w:color w:val="auto"/>
        </w:rPr>
        <w:t xml:space="preserve">, and R. </w:t>
      </w:r>
      <w:proofErr w:type="spellStart"/>
      <w:r w:rsidRPr="00FF1273">
        <w:rPr>
          <w:rFonts w:ascii="Times New Roman" w:hAnsi="Times New Roman" w:cs="Times New Roman"/>
          <w:color w:val="auto"/>
        </w:rPr>
        <w:t>Sebastiani</w:t>
      </w:r>
      <w:proofErr w:type="spellEnd"/>
      <w:r w:rsidRPr="00FF1273">
        <w:rPr>
          <w:rFonts w:ascii="Times New Roman" w:hAnsi="Times New Roman" w:cs="Times New Roman"/>
          <w:color w:val="auto"/>
        </w:rPr>
        <w:t xml:space="preserve">,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Fritzen</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Leipold</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Terzimehic</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Böhm</w:t>
      </w:r>
      <w:proofErr w:type="spellEnd"/>
      <w:r w:rsidRPr="00FF1273">
        <w:rPr>
          <w:rFonts w:ascii="Times New Roman" w:hAnsi="Times New Roman" w:cs="Times New Roman"/>
          <w:color w:val="auto"/>
        </w:rPr>
        <w:t xml:space="preserve">, and H. </w:t>
      </w:r>
      <w:proofErr w:type="spellStart"/>
      <w:r w:rsidRPr="00FF1273">
        <w:rPr>
          <w:rFonts w:ascii="Times New Roman" w:hAnsi="Times New Roman" w:cs="Times New Roman"/>
          <w:color w:val="auto"/>
        </w:rPr>
        <w:t>Krcm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HeadacheCoach</w:t>
      </w:r>
      <w:proofErr w:type="spellEnd"/>
      <w:r w:rsidRPr="00FF1273">
        <w:rPr>
          <w:rFonts w:ascii="Times New Roman" w:hAnsi="Times New Roman" w:cs="Times New Roman"/>
          <w:color w:val="auto"/>
        </w:rPr>
        <w:t>: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Sandström</w:t>
      </w:r>
      <w:proofErr w:type="spellEnd"/>
      <w:r w:rsidRPr="00FF1273">
        <w:rPr>
          <w:rFonts w:ascii="Times New Roman" w:hAnsi="Times New Roman" w:cs="Times New Roman"/>
          <w:color w:val="auto"/>
        </w:rPr>
        <w:t xml:space="preserve"> and </w:t>
      </w:r>
      <w:proofErr w:type="spellStart"/>
      <w:r w:rsidRPr="00FF1273">
        <w:rPr>
          <w:rFonts w:ascii="Times New Roman" w:hAnsi="Times New Roman" w:cs="Times New Roman"/>
          <w:color w:val="auto"/>
        </w:rPr>
        <w:t>Kunglig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teknisk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högskolan</w:t>
      </w:r>
      <w:proofErr w:type="spellEnd"/>
      <w:r w:rsidRPr="00FF1273">
        <w:rPr>
          <w:rFonts w:ascii="Times New Roman" w:hAnsi="Times New Roman" w:cs="Times New Roman"/>
          <w:color w:val="auto"/>
        </w:rPr>
        <w:t xml:space="preserve"> (Stockholm), </w:t>
      </w:r>
      <w:r w:rsidRPr="00FF1273">
        <w:rPr>
          <w:rFonts w:ascii="Times New Roman" w:hAnsi="Times New Roman" w:cs="Times New Roman"/>
          <w:i/>
          <w:iCs/>
          <w:color w:val="auto"/>
        </w:rPr>
        <w:t xml:space="preserve">Smart homes and user values: long-term evaluation of IT-services in residential and </w:t>
      </w:r>
      <w:proofErr w:type="gramStart"/>
      <w:r w:rsidRPr="00FF1273">
        <w:rPr>
          <w:rFonts w:ascii="Times New Roman" w:hAnsi="Times New Roman" w:cs="Times New Roman"/>
          <w:i/>
          <w:iCs/>
          <w:color w:val="auto"/>
        </w:rPr>
        <w:t>single family</w:t>
      </w:r>
      <w:proofErr w:type="gramEnd"/>
      <w:r w:rsidRPr="00FF1273">
        <w:rPr>
          <w:rFonts w:ascii="Times New Roman" w:hAnsi="Times New Roman" w:cs="Times New Roman"/>
          <w:i/>
          <w:iCs/>
          <w:color w:val="auto"/>
        </w:rPr>
        <w:t xml:space="preserve">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w:t>
      </w:r>
      <w:proofErr w:type="spellStart"/>
      <w:r w:rsidRPr="00FF1273">
        <w:rPr>
          <w:rFonts w:ascii="Times New Roman" w:hAnsi="Times New Roman" w:cs="Times New Roman"/>
          <w:color w:val="auto"/>
        </w:rPr>
        <w:t>Nazerfard</w:t>
      </w:r>
      <w:proofErr w:type="spellEnd"/>
      <w:r w:rsidRPr="00FF1273">
        <w:rPr>
          <w:rFonts w:ascii="Times New Roman" w:hAnsi="Times New Roman" w:cs="Times New Roman"/>
          <w:color w:val="auto"/>
        </w:rPr>
        <w:t xml:space="preserve">,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w:t>
      </w:r>
      <w:proofErr w:type="spellStart"/>
      <w:r w:rsidRPr="00FF1273">
        <w:rPr>
          <w:rFonts w:ascii="Times New Roman" w:hAnsi="Times New Roman" w:cs="Times New Roman"/>
          <w:color w:val="auto"/>
        </w:rPr>
        <w:t>Kemény</w:t>
      </w:r>
      <w:proofErr w:type="spellEnd"/>
      <w:r w:rsidRPr="00FF1273">
        <w:rPr>
          <w:rFonts w:ascii="Times New Roman" w:hAnsi="Times New Roman" w:cs="Times New Roman"/>
          <w:color w:val="auto"/>
        </w:rPr>
        <w:t xml:space="preserve"> and J. L. Snell, </w:t>
      </w:r>
      <w:r w:rsidRPr="00FF1273">
        <w:rPr>
          <w:rFonts w:ascii="Times New Roman" w:hAnsi="Times New Roman" w:cs="Times New Roman"/>
          <w:i/>
          <w:iCs/>
          <w:color w:val="auto"/>
        </w:rPr>
        <w:t xml:space="preserve">Finite </w:t>
      </w:r>
      <w:proofErr w:type="spellStart"/>
      <w:r w:rsidRPr="00FF1273">
        <w:rPr>
          <w:rFonts w:ascii="Times New Roman" w:hAnsi="Times New Roman" w:cs="Times New Roman"/>
          <w:i/>
          <w:iCs/>
          <w:color w:val="auto"/>
        </w:rPr>
        <w:t>markov</w:t>
      </w:r>
      <w:proofErr w:type="spellEnd"/>
      <w:r w:rsidRPr="00FF1273">
        <w:rPr>
          <w:rFonts w:ascii="Times New Roman" w:hAnsi="Times New Roman" w:cs="Times New Roman"/>
          <w:i/>
          <w:iCs/>
          <w:color w:val="auto"/>
        </w:rPr>
        <w:t xml:space="preserve">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 xml:space="preserve">M. L. Tielman and C. M. Jonker, “What should I do? Deriving norms from </w:t>
      </w:r>
      <w:proofErr w:type="spellStart"/>
      <w:proofErr w:type="gramStart"/>
      <w:r w:rsidRPr="00FF1273">
        <w:rPr>
          <w:rFonts w:ascii="Times New Roman" w:hAnsi="Times New Roman" w:cs="Times New Roman"/>
          <w:color w:val="auto"/>
        </w:rPr>
        <w:t>actions,values</w:t>
      </w:r>
      <w:proofErr w:type="spellEnd"/>
      <w:proofErr w:type="gramEnd"/>
      <w:r w:rsidRPr="00FF1273">
        <w:rPr>
          <w:rFonts w:ascii="Times New Roman" w:hAnsi="Times New Roman" w:cs="Times New Roman"/>
          <w:color w:val="auto"/>
        </w:rPr>
        <w:t xml:space="preserve">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C. M. Jonker,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Towards a </w:t>
      </w:r>
      <w:proofErr w:type="spellStart"/>
      <w:r w:rsidRPr="00FF1273">
        <w:rPr>
          <w:rFonts w:ascii="Times New Roman" w:hAnsi="Times New Roman" w:cs="Times New Roman"/>
          <w:color w:val="auto"/>
        </w:rPr>
        <w:t>formalisation</w:t>
      </w:r>
      <w:proofErr w:type="spellEnd"/>
      <w:r w:rsidRPr="00FF1273">
        <w:rPr>
          <w:rFonts w:ascii="Times New Roman" w:hAnsi="Times New Roman" w:cs="Times New Roman"/>
          <w:color w:val="auto"/>
        </w:rPr>
        <w:t xml:space="preserve">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 xml:space="preserve">M. S. </w:t>
      </w:r>
      <w:proofErr w:type="spellStart"/>
      <w:r w:rsidRPr="00FF1273">
        <w:rPr>
          <w:rFonts w:ascii="Times New Roman" w:hAnsi="Times New Roman" w:cs="Times New Roman"/>
          <w:color w:val="auto"/>
        </w:rPr>
        <w:t>Kließ</w:t>
      </w:r>
      <w:proofErr w:type="spellEnd"/>
      <w:r w:rsidRPr="00FF1273">
        <w:rPr>
          <w:rFonts w:ascii="Times New Roman" w:hAnsi="Times New Roman" w:cs="Times New Roman"/>
          <w:color w:val="auto"/>
        </w:rPr>
        <w:t xml:space="preserve">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w:t>
      </w:r>
      <w:proofErr w:type="spellStart"/>
      <w:r w:rsidRPr="00FF1273">
        <w:rPr>
          <w:rFonts w:ascii="Times New Roman" w:hAnsi="Times New Roman" w:cs="Times New Roman"/>
          <w:color w:val="auto"/>
        </w:rPr>
        <w:t>Senthilkuma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w:t>
      </w:r>
      <w:proofErr w:type="spellStart"/>
      <w:r w:rsidRPr="00FF1273">
        <w:rPr>
          <w:rFonts w:ascii="Times New Roman" w:hAnsi="Times New Roman" w:cs="Times New Roman"/>
          <w:color w:val="auto"/>
        </w:rPr>
        <w:t>Salber</w:t>
      </w:r>
      <w:proofErr w:type="spellEnd"/>
      <w:r w:rsidRPr="00FF1273">
        <w:rPr>
          <w:rFonts w:ascii="Times New Roman" w:hAnsi="Times New Roman" w:cs="Times New Roman"/>
          <w:color w:val="auto"/>
        </w:rPr>
        <w:t xml:space="preserve">,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xml:space="preserve">,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 xml:space="preserve">Pers. Ubiquitous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w:t>
      </w:r>
      <w:proofErr w:type="spellStart"/>
      <w:r w:rsidRPr="00FF1273">
        <w:rPr>
          <w:rFonts w:ascii="Times New Roman" w:hAnsi="Times New Roman" w:cs="Times New Roman"/>
          <w:color w:val="auto"/>
        </w:rPr>
        <w:t>Ordóñez</w:t>
      </w:r>
      <w:proofErr w:type="spellEnd"/>
      <w:r w:rsidRPr="00FF1273">
        <w:rPr>
          <w:rFonts w:ascii="Times New Roman" w:hAnsi="Times New Roman" w:cs="Times New Roman"/>
          <w:color w:val="auto"/>
        </w:rPr>
        <w:t xml:space="preserve">, P. de Toledo, and A. </w:t>
      </w:r>
      <w:proofErr w:type="spellStart"/>
      <w:r w:rsidRPr="00FF1273">
        <w:rPr>
          <w:rFonts w:ascii="Times New Roman" w:hAnsi="Times New Roman" w:cs="Times New Roman"/>
          <w:color w:val="auto"/>
        </w:rPr>
        <w:t>Sanchis</w:t>
      </w:r>
      <w:proofErr w:type="spellEnd"/>
      <w:r w:rsidRPr="00FF1273">
        <w:rPr>
          <w:rFonts w:ascii="Times New Roman" w:hAnsi="Times New Roman" w:cs="Times New Roman"/>
          <w:color w:val="auto"/>
        </w:rPr>
        <w:t xml:space="preserve">,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r>
      <w:proofErr w:type="spellStart"/>
      <w:r w:rsidRPr="00FF1273">
        <w:rPr>
          <w:rFonts w:ascii="Times New Roman" w:hAnsi="Times New Roman" w:cs="Times New Roman"/>
          <w:color w:val="auto"/>
        </w:rPr>
        <w:t>Sztyler</w:t>
      </w:r>
      <w:proofErr w:type="spellEnd"/>
      <w:r w:rsidRPr="00FF1273">
        <w:rPr>
          <w:rFonts w:ascii="Times New Roman" w:hAnsi="Times New Roman" w:cs="Times New Roman"/>
          <w:color w:val="auto"/>
        </w:rPr>
        <w:t>, T. (Timo) and Carmona, J. (</w:t>
      </w:r>
      <w:proofErr w:type="spellStart"/>
      <w:r w:rsidRPr="00FF1273">
        <w:rPr>
          <w:rFonts w:ascii="Times New Roman" w:hAnsi="Times New Roman" w:cs="Times New Roman"/>
          <w:color w:val="auto"/>
        </w:rPr>
        <w:t>Josep</w:t>
      </w:r>
      <w:proofErr w:type="spellEnd"/>
      <w:r w:rsidRPr="00FF1273">
        <w:rPr>
          <w:rFonts w:ascii="Times New Roman" w:hAnsi="Times New Roman" w:cs="Times New Roman"/>
          <w:color w:val="auto"/>
        </w:rPr>
        <w:t>),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 xml:space="preserve">J. R. Stat. Soc. Ser. B </w:t>
      </w:r>
      <w:proofErr w:type="spellStart"/>
      <w:r w:rsidRPr="00FF1273">
        <w:rPr>
          <w:rFonts w:ascii="Times New Roman" w:hAnsi="Times New Roman" w:cs="Times New Roman"/>
          <w:i/>
          <w:iCs/>
          <w:color w:val="auto"/>
        </w:rPr>
        <w:t>Methodol</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w:t>
      </w:r>
      <w:proofErr w:type="spellStart"/>
      <w:r w:rsidRPr="00FF1273">
        <w:rPr>
          <w:rFonts w:ascii="Times New Roman" w:hAnsi="Times New Roman" w:cs="Times New Roman"/>
          <w:color w:val="auto"/>
        </w:rPr>
        <w:t>Srikant</w:t>
      </w:r>
      <w:proofErr w:type="spellEnd"/>
      <w:r w:rsidRPr="00FF1273">
        <w:rPr>
          <w:rFonts w:ascii="Times New Roman" w:hAnsi="Times New Roman" w:cs="Times New Roman"/>
          <w:color w:val="auto"/>
        </w:rPr>
        <w:t xml:space="preserve">,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 xml:space="preserve">R. Agrawal, T. </w:t>
      </w:r>
      <w:proofErr w:type="spellStart"/>
      <w:r w:rsidRPr="00FF1273">
        <w:rPr>
          <w:rFonts w:ascii="Times New Roman" w:hAnsi="Times New Roman" w:cs="Times New Roman"/>
          <w:color w:val="auto"/>
        </w:rPr>
        <w:t>Imielinski</w:t>
      </w:r>
      <w:proofErr w:type="spellEnd"/>
      <w:r w:rsidRPr="00FF1273">
        <w:rPr>
          <w:rFonts w:ascii="Times New Roman" w:hAnsi="Times New Roman" w:cs="Times New Roman"/>
          <w:color w:val="auto"/>
        </w:rPr>
        <w:t>,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Brin</w:t>
      </w:r>
      <w:proofErr w:type="spellEnd"/>
      <w:r w:rsidRPr="00FF1273">
        <w:rPr>
          <w:rFonts w:ascii="Times New Roman" w:hAnsi="Times New Roman" w:cs="Times New Roman"/>
          <w:color w:val="auto"/>
        </w:rPr>
        <w:t xml:space="preserve">, R. </w:t>
      </w:r>
      <w:proofErr w:type="spellStart"/>
      <w:r w:rsidRPr="00FF1273">
        <w:rPr>
          <w:rFonts w:ascii="Times New Roman" w:hAnsi="Times New Roman" w:cs="Times New Roman"/>
          <w:color w:val="auto"/>
        </w:rPr>
        <w:t>Motwani</w:t>
      </w:r>
      <w:proofErr w:type="spellEnd"/>
      <w:r w:rsidRPr="00FF1273">
        <w:rPr>
          <w:rFonts w:ascii="Times New Roman" w:hAnsi="Times New Roman" w:cs="Times New Roman"/>
          <w:color w:val="auto"/>
        </w:rPr>
        <w:t xml:space="preserve">, J. D. Ullman, and S. </w:t>
      </w:r>
      <w:proofErr w:type="spellStart"/>
      <w:r w:rsidRPr="00FF1273">
        <w:rPr>
          <w:rFonts w:ascii="Times New Roman" w:hAnsi="Times New Roman" w:cs="Times New Roman"/>
          <w:color w:val="auto"/>
        </w:rPr>
        <w:t>Tsu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Piatetsky</w:t>
      </w:r>
      <w:proofErr w:type="spellEnd"/>
      <w:r w:rsidRPr="00FF1273">
        <w:rPr>
          <w:rFonts w:ascii="Times New Roman" w:hAnsi="Times New Roman" w:cs="Times New Roman"/>
          <w:color w:val="auto"/>
        </w:rPr>
        <w:t xml:space="preserve">-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w:t>
      </w:r>
      <w:proofErr w:type="spellStart"/>
      <w:r w:rsidRPr="00FF1273">
        <w:rPr>
          <w:rFonts w:ascii="Times New Roman" w:hAnsi="Times New Roman" w:cs="Times New Roman"/>
          <w:color w:val="auto"/>
          <w:lang w:val="nl-NL"/>
        </w:rPr>
        <w:t>Multitasken</w:t>
      </w:r>
      <w:proofErr w:type="spellEnd"/>
      <w:r w:rsidRPr="00FF1273">
        <w:rPr>
          <w:rFonts w:ascii="Times New Roman" w:hAnsi="Times New Roman" w:cs="Times New Roman"/>
          <w:color w:val="auto"/>
          <w:lang w:val="nl-NL"/>
        </w:rPr>
        <w:t xml:space="preserve">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w:t>
      </w:r>
      <w:proofErr w:type="gramStart"/>
      <w:r w:rsidRPr="00FF1273">
        <w:rPr>
          <w:rFonts w:ascii="Times New Roman" w:hAnsi="Times New Roman" w:cs="Times New Roman"/>
          <w:color w:val="auto"/>
          <w:lang w:val="nl-NL"/>
        </w:rPr>
        <w:t>. .</w:t>
      </w:r>
      <w:proofErr w:type="gramEnd"/>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D’Almeida</w:t>
      </w:r>
      <w:proofErr w:type="spellEnd"/>
      <w:r w:rsidRPr="00FF1273">
        <w:rPr>
          <w:rFonts w:ascii="Times New Roman" w:hAnsi="Times New Roman" w:cs="Times New Roman"/>
          <w:color w:val="auto"/>
        </w:rPr>
        <w:t xml:space="preserve">,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Jordao</w:t>
      </w:r>
      <w:proofErr w:type="spellEnd"/>
      <w:r w:rsidRPr="00FF1273">
        <w:rPr>
          <w:rFonts w:ascii="Times New Roman" w:hAnsi="Times New Roman" w:cs="Times New Roman"/>
          <w:color w:val="auto"/>
        </w:rPr>
        <w:t xml:space="preserve">, A. C. </w:t>
      </w:r>
      <w:proofErr w:type="spellStart"/>
      <w:r w:rsidRPr="00FF1273">
        <w:rPr>
          <w:rFonts w:ascii="Times New Roman" w:hAnsi="Times New Roman" w:cs="Times New Roman"/>
          <w:color w:val="auto"/>
        </w:rPr>
        <w:t>Nazare</w:t>
      </w:r>
      <w:proofErr w:type="spellEnd"/>
      <w:r w:rsidRPr="00FF1273">
        <w:rPr>
          <w:rFonts w:ascii="Times New Roman" w:hAnsi="Times New Roman" w:cs="Times New Roman"/>
          <w:color w:val="auto"/>
        </w:rPr>
        <w:t xml:space="preserve"> Jr., J. </w:t>
      </w:r>
      <w:proofErr w:type="spellStart"/>
      <w:r w:rsidRPr="00FF1273">
        <w:rPr>
          <w:rFonts w:ascii="Times New Roman" w:hAnsi="Times New Roman" w:cs="Times New Roman"/>
          <w:color w:val="auto"/>
        </w:rPr>
        <w:t>Sena</w:t>
      </w:r>
      <w:proofErr w:type="spellEnd"/>
      <w:r w:rsidRPr="00FF1273">
        <w:rPr>
          <w:rFonts w:ascii="Times New Roman" w:hAnsi="Times New Roman" w:cs="Times New Roman"/>
          <w:color w:val="auto"/>
        </w:rPr>
        <w:t xml:space="preserve">,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 xml:space="preserve">M. Wilcox, S. </w:t>
      </w:r>
      <w:proofErr w:type="spellStart"/>
      <w:r w:rsidRPr="00FF1273">
        <w:rPr>
          <w:rFonts w:ascii="Times New Roman" w:hAnsi="Times New Roman" w:cs="Times New Roman"/>
          <w:color w:val="auto"/>
        </w:rPr>
        <w:t>Schuermans</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Voskoglou</w:t>
      </w:r>
      <w:proofErr w:type="spellEnd"/>
      <w:r w:rsidRPr="00FF1273">
        <w:rPr>
          <w:rFonts w:ascii="Times New Roman" w:hAnsi="Times New Roman" w:cs="Times New Roman"/>
          <w:color w:val="auto"/>
        </w:rPr>
        <w:t xml:space="preserve">, and A. </w:t>
      </w:r>
      <w:proofErr w:type="spellStart"/>
      <w:r w:rsidRPr="00FF1273">
        <w:rPr>
          <w:rFonts w:ascii="Times New Roman" w:hAnsi="Times New Roman" w:cs="Times New Roman"/>
          <w:color w:val="auto"/>
        </w:rPr>
        <w:t>Sobolevski</w:t>
      </w:r>
      <w:proofErr w:type="spellEnd"/>
      <w:r w:rsidRPr="00FF1273">
        <w:rPr>
          <w:rFonts w:ascii="Times New Roman" w:hAnsi="Times New Roman" w:cs="Times New Roman"/>
          <w:color w:val="auto"/>
        </w:rPr>
        <w:t>,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js</w:t>
      </w:r>
      <w:proofErr w:type="spellEnd"/>
      <w:r w:rsidRPr="00FF1273">
        <w:rPr>
          <w:rFonts w:ascii="Times New Roman" w:hAnsi="Times New Roman" w:cs="Times New Roman"/>
          <w:color w:val="auto"/>
        </w:rPr>
        <w:t xml:space="preserve">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npm</w:t>
      </w:r>
      <w:proofErr w:type="spellEnd"/>
      <w:r w:rsidRPr="00FF1273">
        <w:rPr>
          <w:rFonts w:ascii="Times New Roman" w:hAnsi="Times New Roman" w:cs="Times New Roman"/>
          <w:color w:val="auto"/>
        </w:rPr>
        <w:t>.”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ljs</w:t>
      </w:r>
      <w:proofErr w:type="spellEnd"/>
      <w:r w:rsidRPr="00FF1273">
        <w:rPr>
          <w:rFonts w:ascii="Times New Roman" w:hAnsi="Times New Roman" w:cs="Times New Roman"/>
          <w:color w:val="auto"/>
        </w:rPr>
        <w:t xml:space="preserve">/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w:t>
      </w:r>
      <w:proofErr w:type="gramStart"/>
      <w:r w:rsidRPr="00FF1273">
        <w:rPr>
          <w:rFonts w:ascii="Times New Roman" w:hAnsi="Times New Roman" w:cs="Times New Roman"/>
          <w:color w:val="auto"/>
        </w:rPr>
        <w:t>API?,</w:t>
      </w:r>
      <w:proofErr w:type="gramEnd"/>
      <w:r w:rsidRPr="00FF1273">
        <w:rPr>
          <w:rFonts w:ascii="Times New Roman" w:hAnsi="Times New Roman" w:cs="Times New Roman"/>
          <w:color w:val="auto"/>
        </w:rPr>
        <w:t xml:space="preserve">”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r>
      <w:proofErr w:type="spellStart"/>
      <w:r w:rsidRPr="00FF1273">
        <w:rPr>
          <w:rFonts w:ascii="Times New Roman" w:hAnsi="Times New Roman" w:cs="Times New Roman"/>
          <w:color w:val="auto"/>
        </w:rPr>
        <w:t>Assertible</w:t>
      </w:r>
      <w:proofErr w:type="spellEnd"/>
      <w:r w:rsidRPr="00FF1273">
        <w:rPr>
          <w:rFonts w:ascii="Times New Roman" w:hAnsi="Times New Roman" w:cs="Times New Roman"/>
          <w:color w:val="auto"/>
        </w:rPr>
        <w:t xml:space="preserve">, “7 HTTP methods every web developer should know and how to test them,” </w:t>
      </w:r>
      <w:proofErr w:type="spellStart"/>
      <w:r w:rsidRPr="00FF1273">
        <w:rPr>
          <w:rFonts w:ascii="Times New Roman" w:hAnsi="Times New Roman" w:cs="Times New Roman"/>
          <w:i/>
          <w:iCs/>
          <w:color w:val="auto"/>
        </w:rPr>
        <w:t>Assertible</w:t>
      </w:r>
      <w:proofErr w:type="spellEnd"/>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 xml:space="preserve">Apriori Algorithm implementation in </w:t>
      </w:r>
      <w:proofErr w:type="spellStart"/>
      <w:r w:rsidRPr="00FF1273">
        <w:rPr>
          <w:rFonts w:ascii="Times New Roman" w:hAnsi="Times New Roman" w:cs="Times New Roman"/>
          <w:i/>
          <w:iCs/>
          <w:color w:val="auto"/>
        </w:rPr>
        <w:t>TypeScript|JavaScript</w:t>
      </w:r>
      <w:proofErr w:type="spellEnd"/>
      <w:r w:rsidRPr="00FF1273">
        <w:rPr>
          <w:rFonts w:ascii="Times New Roman" w:hAnsi="Times New Roman" w:cs="Times New Roman"/>
          <w:i/>
          <w:iCs/>
          <w:color w:val="auto"/>
        </w:rPr>
        <w:t xml:space="preserve">: </w:t>
      </w:r>
      <w:proofErr w:type="spellStart"/>
      <w:r w:rsidRPr="00FF1273">
        <w:rPr>
          <w:rFonts w:ascii="Times New Roman" w:hAnsi="Times New Roman" w:cs="Times New Roman"/>
          <w:i/>
          <w:iCs/>
          <w:color w:val="auto"/>
        </w:rPr>
        <w:t>seratch</w:t>
      </w:r>
      <w:proofErr w:type="spellEnd"/>
      <w:r w:rsidRPr="00FF1273">
        <w:rPr>
          <w:rFonts w:ascii="Times New Roman" w:hAnsi="Times New Roman" w:cs="Times New Roman"/>
          <w:i/>
          <w:iCs/>
          <w:color w:val="auto"/>
        </w:rPr>
        <w:t>/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21"/>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06" w:name="_Toc927556"/>
      <w:r w:rsidRPr="000E1191">
        <w:t>Appendices</w:t>
      </w:r>
      <w:bookmarkEnd w:id="106"/>
    </w:p>
    <w:p w14:paraId="7A4A0535" w14:textId="5909442D" w:rsidR="00633180" w:rsidRDefault="00633180" w:rsidP="00C1275C">
      <w:pPr>
        <w:pStyle w:val="Kop2"/>
      </w:pPr>
      <w:bookmarkStart w:id="107" w:name="_Ref536793072"/>
      <w:bookmarkStart w:id="108" w:name="_Ref530630346"/>
      <w:bookmarkStart w:id="109" w:name="_Toc927557"/>
      <w:r>
        <w:t>Key concepts of researched papers.</w:t>
      </w:r>
      <w:bookmarkEnd w:id="107"/>
      <w:bookmarkEnd w:id="109"/>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10" w:name="OLE_LINK1"/>
      <w:bookmarkStart w:id="111"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10"/>
      <w:bookmarkEnd w:id="111"/>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12" w:name="_Ref536793076"/>
      <w:bookmarkStart w:id="113" w:name="_Toc927558"/>
      <w:r>
        <w:t>Dataset entry</w:t>
      </w:r>
      <w:bookmarkEnd w:id="112"/>
      <w:bookmarkEnd w:id="113"/>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14" w:name="_MON_1604368721"/>
    <w:bookmarkEnd w:id="114"/>
    <w:p w14:paraId="796AD412" w14:textId="77777777" w:rsidR="00623378" w:rsidRPr="000302E4" w:rsidRDefault="00410CDB" w:rsidP="00623378">
      <w:r>
        <w:rPr>
          <w:noProof/>
        </w:rPr>
        <w:object w:dxaOrig="9060" w:dyaOrig="2880" w14:anchorId="4C680E3A">
          <v:shape id="_x0000_i1025" type="#_x0000_t75" alt="" style="width:454.25pt;height:2in;mso-width-percent:0;mso-height-percent:0;mso-width-percent:0;mso-height-percent:0" o:ole="">
            <v:imagedata r:id="rId22" o:title=""/>
          </v:shape>
          <o:OLEObject Type="Embed" ProgID="Word.Document.12" ShapeID="_x0000_i1025" DrawAspect="Content" ObjectID="_1612363829" r:id="rId23">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15" w:name="_Ref536793077"/>
      <w:bookmarkStart w:id="116" w:name="_Toc927559"/>
      <w:r w:rsidRPr="000E1191">
        <w:lastRenderedPageBreak/>
        <w:t>Unique activities in dataset</w:t>
      </w:r>
      <w:bookmarkEnd w:id="108"/>
      <w:bookmarkEnd w:id="115"/>
      <w:bookmarkEnd w:id="116"/>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5425CB3C" w:rsidR="00750DFC" w:rsidRDefault="00750DFC" w:rsidP="00750DFC">
      <w:pPr>
        <w:pStyle w:val="Subkopje"/>
      </w:pPr>
    </w:p>
    <w:p w14:paraId="2132D2BB" w14:textId="77777777" w:rsidR="00647B34" w:rsidRDefault="00647B34" w:rsidP="00647B34">
      <w:pPr>
        <w:pStyle w:val="Kop2"/>
      </w:pPr>
      <w:bookmarkStart w:id="117" w:name="_Toc536792986"/>
      <w:bookmarkStart w:id="118" w:name="_Toc927526"/>
      <w:r>
        <w:t>Platform</w:t>
      </w:r>
      <w:bookmarkEnd w:id="117"/>
      <w:bookmarkEnd w:id="118"/>
    </w:p>
    <w:p w14:paraId="35CB0236" w14:textId="77777777" w:rsidR="00647B34" w:rsidRDefault="00647B34" w:rsidP="00647B34">
      <w:r>
        <w:t>The chosen platform is not just dependent on the chosen algorithm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820A6E3" w14:textId="77777777" w:rsidR="00647B34" w:rsidRPr="009F15C5" w:rsidRDefault="00647B34" w:rsidP="00647B34">
      <w:pPr>
        <w:pStyle w:val="Kop3"/>
      </w:pPr>
      <w:r>
        <w:t>Background</w:t>
      </w:r>
    </w:p>
    <w:p w14:paraId="27AF2111" w14:textId="77777777" w:rsidR="00647B34" w:rsidRDefault="00647B34" w:rsidP="00647B34">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04945169" w14:textId="77777777" w:rsidR="00647B34" w:rsidRDefault="00647B34" w:rsidP="00647B34">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Pr="00D3030F">
        <w:rPr>
          <w:rFonts w:ascii="Times New Roman" w:cs="Times New Roman"/>
          <w:color w:val="000000"/>
        </w:rPr>
        <w:t>[62]–[64]</w:t>
      </w:r>
      <w:r>
        <w:fldChar w:fldCharType="end"/>
      </w:r>
      <w:r>
        <w:t>, are analyzing activity based on random sensor data.</w:t>
      </w:r>
    </w:p>
    <w:p w14:paraId="4903E084" w14:textId="77777777" w:rsidR="00647B34" w:rsidRDefault="00647B34" w:rsidP="00647B34">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34C90AB6" w14:textId="77777777" w:rsidR="00647B34" w:rsidRDefault="00647B34" w:rsidP="00647B34">
      <w:pPr>
        <w:pStyle w:val="Kop3"/>
      </w:pPr>
      <w:bookmarkStart w:id="119" w:name="_Toc536792988"/>
      <w:bookmarkStart w:id="120" w:name="_Toc927528"/>
      <w:r>
        <w:lastRenderedPageBreak/>
        <w:t>Programming language</w:t>
      </w:r>
      <w:bookmarkEnd w:id="119"/>
      <w:bookmarkEnd w:id="120"/>
    </w:p>
    <w:p w14:paraId="1FACAB08" w14:textId="77777777" w:rsidR="00647B34" w:rsidRDefault="00647B34" w:rsidP="00647B34">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65]</w:t>
      </w:r>
      <w:r>
        <w:fldChar w:fldCharType="end"/>
      </w:r>
      <w:r>
        <w:t>, in order, are:</w:t>
      </w:r>
    </w:p>
    <w:p w14:paraId="3E2A0D40" w14:textId="77777777" w:rsidR="00647B34" w:rsidRDefault="00647B34" w:rsidP="00647B34">
      <w:pPr>
        <w:pStyle w:val="Lijstalinea"/>
        <w:numPr>
          <w:ilvl w:val="0"/>
          <w:numId w:val="31"/>
        </w:numPr>
      </w:pPr>
      <w:r>
        <w:t>Python</w:t>
      </w:r>
    </w:p>
    <w:p w14:paraId="6E4B24B1" w14:textId="77777777" w:rsidR="00647B34" w:rsidRDefault="00647B34" w:rsidP="00647B34">
      <w:pPr>
        <w:pStyle w:val="Lijstalinea"/>
        <w:numPr>
          <w:ilvl w:val="0"/>
          <w:numId w:val="31"/>
        </w:numPr>
      </w:pPr>
      <w:r>
        <w:t>C/C++</w:t>
      </w:r>
    </w:p>
    <w:p w14:paraId="53CB8F57" w14:textId="77777777" w:rsidR="00647B34" w:rsidRDefault="00647B34" w:rsidP="00647B34">
      <w:pPr>
        <w:pStyle w:val="Lijstalinea"/>
        <w:numPr>
          <w:ilvl w:val="0"/>
          <w:numId w:val="31"/>
        </w:numPr>
      </w:pPr>
      <w:r>
        <w:t>Java</w:t>
      </w:r>
    </w:p>
    <w:p w14:paraId="4346CBF4" w14:textId="77777777" w:rsidR="00647B34" w:rsidRDefault="00647B34" w:rsidP="00647B34">
      <w:pPr>
        <w:pStyle w:val="Lijstalinea"/>
        <w:numPr>
          <w:ilvl w:val="0"/>
          <w:numId w:val="31"/>
        </w:numPr>
      </w:pPr>
      <w:r>
        <w:t>R</w:t>
      </w:r>
    </w:p>
    <w:p w14:paraId="0E0B3732" w14:textId="77777777" w:rsidR="00647B34" w:rsidRDefault="00647B34" w:rsidP="00647B34">
      <w:pPr>
        <w:pStyle w:val="Lijstalinea"/>
        <w:numPr>
          <w:ilvl w:val="0"/>
          <w:numId w:val="31"/>
        </w:numPr>
      </w:pPr>
      <w:r>
        <w:t>JavaScript</w:t>
      </w:r>
    </w:p>
    <w:p w14:paraId="5F512DB0" w14:textId="77777777" w:rsidR="00647B34" w:rsidRDefault="00647B34" w:rsidP="00647B34">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8529F70" w14:textId="77777777" w:rsidR="00647B34" w:rsidRDefault="00647B34" w:rsidP="00647B34">
      <w:r>
        <w:t>For now, ignoring the fact of whether the programmer has any existing proficiencies, it is important to note that there is no best language to use for machine learning and it is important to take the goal into consideration. In this case the goal is to create a server-based cloud platform. Whereas the algorithms can still be run on any language, the web part and a possible API interface are likely to be implemented in JavaScript.</w:t>
      </w:r>
    </w:p>
    <w:p w14:paraId="24BB781C" w14:textId="77777777" w:rsidR="00647B34" w:rsidRDefault="00647B34" w:rsidP="00647B34">
      <w:pPr>
        <w:pStyle w:val="Kop3"/>
      </w:pPr>
      <w:bookmarkStart w:id="121" w:name="_Toc536792989"/>
      <w:bookmarkStart w:id="122" w:name="_Toc927529"/>
      <w:r>
        <w:t>Setup</w:t>
      </w:r>
      <w:bookmarkEnd w:id="121"/>
      <w:bookmarkEnd w:id="122"/>
    </w:p>
    <w:p w14:paraId="46FB9DA4" w14:textId="77777777" w:rsidR="00647B34" w:rsidRDefault="00647B34" w:rsidP="00647B34">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Pr>
          <w:noProof/>
        </w:rPr>
        <w:t>[66]</w:t>
      </w:r>
      <w:r>
        <w:fldChar w:fldCharType="end"/>
      </w:r>
      <w:r>
        <w:t xml:space="preserve">) is attributed to Node.js webservers. </w:t>
      </w:r>
    </w:p>
    <w:p w14:paraId="3DDB83C1" w14:textId="77777777" w:rsidR="00647B34" w:rsidRDefault="00647B34" w:rsidP="00647B34">
      <w:pPr>
        <w:pStyle w:val="Kop4"/>
      </w:pPr>
      <w:bookmarkStart w:id="123" w:name="_Toc536792990"/>
      <w:bookmarkStart w:id="124" w:name="_Toc927530"/>
      <w:r>
        <w:t>Software platform – Node.js</w:t>
      </w:r>
      <w:bookmarkEnd w:id="123"/>
      <w:bookmarkEnd w:id="124"/>
    </w:p>
    <w:p w14:paraId="295A6186" w14:textId="77777777" w:rsidR="00647B34" w:rsidRDefault="00647B34" w:rsidP="00647B34">
      <w:r>
        <w:t xml:space="preserve">JavaScript was originally a client-side scripting language, running in the user’s browser, usually part of any website. Node.js </w:t>
      </w:r>
      <w:r>
        <w:fldChar w:fldCharType="begin"/>
      </w:r>
      <w:r>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0B5C266D" w14:textId="77777777" w:rsidR="00647B34" w:rsidRDefault="00647B34" w:rsidP="00647B34">
      <w:pPr>
        <w:pStyle w:val="Kop4"/>
      </w:pPr>
      <w:bookmarkStart w:id="125" w:name="_Toc536792991"/>
      <w:bookmarkStart w:id="126" w:name="_Toc927531"/>
      <w:r>
        <w:lastRenderedPageBreak/>
        <w:t xml:space="preserve">Software library – </w:t>
      </w:r>
      <w:proofErr w:type="spellStart"/>
      <w:r>
        <w:t>npm</w:t>
      </w:r>
      <w:bookmarkEnd w:id="125"/>
      <w:bookmarkEnd w:id="126"/>
      <w:proofErr w:type="spellEnd"/>
      <w:r>
        <w:t xml:space="preserve"> </w:t>
      </w:r>
    </w:p>
    <w:p w14:paraId="693AE7C8" w14:textId="77777777" w:rsidR="00647B34" w:rsidRDefault="00647B34" w:rsidP="00647B34">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13DAC8BD" w14:textId="77777777" w:rsidR="00647B34" w:rsidRDefault="00647B34" w:rsidP="00647B34">
      <w:r w:rsidRPr="008061A1">
        <w:rPr>
          <w:b/>
        </w:rPr>
        <w:t xml:space="preserve">Express </w:t>
      </w:r>
      <w:r w:rsidRPr="008061A1">
        <w:rPr>
          <w:b/>
        </w:rPr>
        <w:fldChar w:fldCharType="begin"/>
      </w:r>
      <w:r>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4B53AF69" w14:textId="77777777" w:rsidR="00647B34" w:rsidRDefault="00647B34" w:rsidP="00647B34">
      <w:r w:rsidRPr="008061A1">
        <w:rPr>
          <w:b/>
        </w:rPr>
        <w:t xml:space="preserve">Mongoose </w:t>
      </w:r>
      <w:r w:rsidRPr="008061A1">
        <w:rPr>
          <w:b/>
        </w:rPr>
        <w:fldChar w:fldCharType="begin"/>
      </w:r>
      <w:r>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647D2430" w14:textId="77777777" w:rsidR="00647B34" w:rsidRPr="008D7373" w:rsidRDefault="00647B34" w:rsidP="00647B34">
      <w:r w:rsidRPr="008061A1">
        <w:rPr>
          <w:b/>
        </w:rPr>
        <w:t xml:space="preserve">The ml.js suite </w:t>
      </w:r>
      <w:r w:rsidRPr="008061A1">
        <w:rPr>
          <w:b/>
        </w:rPr>
        <w:fldChar w:fldCharType="begin"/>
      </w:r>
      <w:r>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3</w:t>
      </w:r>
      <w:r>
        <w:fldChar w:fldCharType="end"/>
      </w:r>
      <w:r>
        <w:t>.</w:t>
      </w:r>
    </w:p>
    <w:p w14:paraId="2FE2257F" w14:textId="77777777" w:rsidR="00647B34" w:rsidRDefault="00647B34" w:rsidP="00647B34">
      <w:pPr>
        <w:pStyle w:val="Kop4"/>
      </w:pPr>
      <w:bookmarkStart w:id="127" w:name="_Toc536792992"/>
      <w:bookmarkStart w:id="128" w:name="_Toc927532"/>
      <w:r>
        <w:t>View engine – Handlebars</w:t>
      </w:r>
      <w:bookmarkEnd w:id="127"/>
      <w:bookmarkEnd w:id="128"/>
    </w:p>
    <w:p w14:paraId="11C54DBC" w14:textId="77777777" w:rsidR="00647B34" w:rsidRPr="003822DB" w:rsidRDefault="00647B34" w:rsidP="00647B34">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5943DB8B" w14:textId="77777777" w:rsidR="00647B34" w:rsidRDefault="00647B34" w:rsidP="00647B34">
      <w:pPr>
        <w:pStyle w:val="Kop4"/>
      </w:pPr>
      <w:bookmarkStart w:id="129" w:name="_Ref535035987"/>
      <w:bookmarkStart w:id="130" w:name="_Toc536792993"/>
      <w:bookmarkStart w:id="131" w:name="_Toc927533"/>
      <w:r>
        <w:t>Database – MongoDB</w:t>
      </w:r>
      <w:bookmarkEnd w:id="129"/>
      <w:bookmarkEnd w:id="130"/>
      <w:bookmarkEnd w:id="131"/>
      <w:r>
        <w:t xml:space="preserve"> </w:t>
      </w:r>
    </w:p>
    <w:p w14:paraId="1B4A50D2" w14:textId="77777777" w:rsidR="00647B34" w:rsidRDefault="00647B34" w:rsidP="00647B34">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0D0B3C4B" w14:textId="77777777" w:rsidR="00647B34" w:rsidRPr="00D32410" w:rsidRDefault="00647B34" w:rsidP="00647B34">
      <w:r>
        <w:lastRenderedPageBreak/>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0314BEF9" w14:textId="77777777" w:rsidR="00647B34" w:rsidRDefault="00647B34" w:rsidP="00647B34">
      <w:pPr>
        <w:pStyle w:val="Kop3"/>
        <w:rPr>
          <w:lang w:val="nl-NL"/>
        </w:rPr>
      </w:pPr>
      <w:bookmarkStart w:id="132" w:name="_Toc536792994"/>
      <w:bookmarkStart w:id="133" w:name="_Toc927534"/>
      <w:r>
        <w:rPr>
          <w:lang w:val="nl-NL"/>
        </w:rPr>
        <w:t>API</w:t>
      </w:r>
      <w:bookmarkEnd w:id="132"/>
      <w:bookmarkEnd w:id="133"/>
    </w:p>
    <w:p w14:paraId="4DEF1300" w14:textId="77777777" w:rsidR="00647B34" w:rsidRDefault="00647B34" w:rsidP="00647B34">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predefined building blocks. APIs are generally used in libraries, operating systems, web services and many other implementations. </w:t>
      </w:r>
    </w:p>
    <w:p w14:paraId="67B8B7D9" w14:textId="77777777" w:rsidR="00647B34" w:rsidRDefault="00647B34" w:rsidP="00647B34">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3471F04D" w14:textId="77777777" w:rsidR="00647B34" w:rsidRDefault="00647B34" w:rsidP="00647B34">
      <w:pPr>
        <w:pStyle w:val="Kop4"/>
      </w:pPr>
      <w:bookmarkStart w:id="134" w:name="_Toc536792995"/>
      <w:bookmarkStart w:id="135" w:name="_Toc927535"/>
      <w:r>
        <w:t>Web APIs</w:t>
      </w:r>
      <w:bookmarkEnd w:id="134"/>
      <w:bookmarkEnd w:id="135"/>
    </w:p>
    <w:p w14:paraId="121C861A" w14:textId="77777777" w:rsidR="00647B34" w:rsidRDefault="00647B34" w:rsidP="00647B34">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6B515BE6" w14:textId="77777777" w:rsidR="00647B34" w:rsidRDefault="00647B34" w:rsidP="00647B34">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2B3F7932" w14:textId="77777777" w:rsidR="00647B34" w:rsidRDefault="00647B34" w:rsidP="00647B34">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3D1949B5" w14:textId="77777777" w:rsidR="00647B34" w:rsidRDefault="00647B34" w:rsidP="00647B34">
      <w:pPr>
        <w:pStyle w:val="Kop4"/>
      </w:pPr>
      <w:bookmarkStart w:id="136" w:name="_Toc536792996"/>
      <w:bookmarkStart w:id="137" w:name="_Toc927536"/>
      <w:r>
        <w:lastRenderedPageBreak/>
        <w:t>RESTful API</w:t>
      </w:r>
      <w:bookmarkEnd w:id="136"/>
      <w:bookmarkEnd w:id="137"/>
    </w:p>
    <w:p w14:paraId="0E2D76BB" w14:textId="77777777" w:rsidR="00647B34" w:rsidRDefault="00647B34" w:rsidP="00647B34">
      <w:r>
        <w:t>A RESTful API is one based on representational state technology (REST). This is a standardized, architectural approach web communication using HTTP methodologies.</w:t>
      </w:r>
    </w:p>
    <w:p w14:paraId="01308C79" w14:textId="77777777" w:rsidR="00647B34" w:rsidRDefault="00647B34" w:rsidP="00647B34">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4]</w:t>
      </w:r>
      <w:r>
        <w:fldChar w:fldCharType="end"/>
      </w:r>
      <w:r>
        <w:t xml:space="preserve">. </w:t>
      </w:r>
    </w:p>
    <w:p w14:paraId="3E89BBB3" w14:textId="77777777" w:rsidR="00647B34" w:rsidRDefault="00647B34" w:rsidP="00647B34">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 The most common methods (and the only ones used in this implementation) are </w:t>
      </w:r>
      <w:r>
        <w:fldChar w:fldCharType="begin"/>
      </w:r>
      <w:r>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5]</w:t>
      </w:r>
      <w:r>
        <w:fldChar w:fldCharType="end"/>
      </w:r>
      <w:r>
        <w:t xml:space="preserve">: GET, POST and DELETE. They are used to respectively retrieve, </w:t>
      </w:r>
      <w:proofErr w:type="gramStart"/>
      <w:r>
        <w:t>create</w:t>
      </w:r>
      <w:proofErr w:type="gramEnd"/>
      <w:r>
        <w:t xml:space="preserve"> or update, and delete a resource.</w:t>
      </w:r>
    </w:p>
    <w:p w14:paraId="44F28F48" w14:textId="77777777" w:rsidR="00647B34" w:rsidRPr="00276235" w:rsidRDefault="00647B34" w:rsidP="00647B34">
      <w:pPr>
        <w:pStyle w:val="Kop3"/>
      </w:pPr>
      <w:bookmarkStart w:id="138" w:name="_Toc536792998"/>
      <w:bookmarkStart w:id="139" w:name="_Toc927538"/>
      <w:r>
        <w:t>Conclusions</w:t>
      </w:r>
      <w:bookmarkEnd w:id="138"/>
      <w:bookmarkEnd w:id="139"/>
    </w:p>
    <w:p w14:paraId="286F8683" w14:textId="77777777" w:rsidR="00647B34" w:rsidRDefault="00647B34" w:rsidP="00647B34">
      <w:r>
        <w:t xml:space="preserve">Combining all the </w:t>
      </w:r>
      <w:proofErr w:type="gramStart"/>
      <w:r>
        <w:t>aforementioned aspects</w:t>
      </w:r>
      <w:proofErr w:type="gramEnd"/>
      <w:r>
        <w:t>, in order to allow for easy collaboration with third-party software, a JavaScript based, Node.js server was established, along with a MongoDB database. It serves a frontend used to view statistics and allows for user input. All communication is done through a RESTful API. For performing complex machine learning calculations and matrix calculations, several library functions were imported.</w:t>
      </w:r>
    </w:p>
    <w:p w14:paraId="48F2AF10" w14:textId="77777777" w:rsidR="00647B34" w:rsidRPr="000E1191" w:rsidRDefault="00647B34" w:rsidP="00750DFC">
      <w:pPr>
        <w:pStyle w:val="Subkopje"/>
      </w:pPr>
    </w:p>
    <w:sectPr w:rsidR="00647B34"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8377B" w14:textId="77777777" w:rsidR="00410CDB" w:rsidRDefault="00410CDB">
      <w:pPr>
        <w:spacing w:after="0" w:line="240" w:lineRule="auto"/>
      </w:pPr>
      <w:r>
        <w:separator/>
      </w:r>
    </w:p>
    <w:p w14:paraId="72C5392E" w14:textId="77777777" w:rsidR="00410CDB" w:rsidRDefault="00410CDB"/>
    <w:p w14:paraId="132F8F34" w14:textId="77777777" w:rsidR="00410CDB" w:rsidRDefault="00410CDB"/>
  </w:endnote>
  <w:endnote w:type="continuationSeparator" w:id="0">
    <w:p w14:paraId="5917013C" w14:textId="77777777" w:rsidR="00410CDB" w:rsidRDefault="00410CDB">
      <w:pPr>
        <w:spacing w:after="0" w:line="240" w:lineRule="auto"/>
      </w:pPr>
      <w:r>
        <w:continuationSeparator/>
      </w:r>
    </w:p>
    <w:p w14:paraId="6297402C" w14:textId="77777777" w:rsidR="00410CDB" w:rsidRDefault="00410CDB"/>
    <w:p w14:paraId="5F85CEF8" w14:textId="77777777" w:rsidR="00410CDB" w:rsidRDefault="00410C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75B51" w:rsidRDefault="00475B51"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475B51" w:rsidRDefault="00475B51"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E05FE" w14:textId="77777777" w:rsidR="00410CDB" w:rsidRDefault="00410CDB">
      <w:pPr>
        <w:spacing w:after="0" w:line="240" w:lineRule="auto"/>
      </w:pPr>
      <w:r>
        <w:separator/>
      </w:r>
    </w:p>
  </w:footnote>
  <w:footnote w:type="continuationSeparator" w:id="0">
    <w:p w14:paraId="3E062293" w14:textId="77777777" w:rsidR="00410CDB" w:rsidRDefault="00410CDB">
      <w:pPr>
        <w:spacing w:after="0" w:line="240" w:lineRule="auto"/>
      </w:pPr>
      <w:r>
        <w:continuationSeparator/>
      </w:r>
    </w:p>
    <w:p w14:paraId="0C694283" w14:textId="77777777" w:rsidR="00410CDB" w:rsidRDefault="00410CDB"/>
    <w:p w14:paraId="3D295EA7" w14:textId="77777777" w:rsidR="00410CDB" w:rsidRDefault="00410CDB"/>
  </w:footnote>
  <w:footnote w:id="1">
    <w:p w14:paraId="306639C5" w14:textId="77777777" w:rsidR="00475B51" w:rsidRPr="00CE6F7E" w:rsidRDefault="00475B51"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475B51" w:rsidRPr="008C55AE" w:rsidRDefault="00475B51">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0A8"/>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56B3F"/>
    <w:rsid w:val="000578EF"/>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40D"/>
    <w:rsid w:val="00144F9A"/>
    <w:rsid w:val="001557AC"/>
    <w:rsid w:val="00157E6F"/>
    <w:rsid w:val="0016130D"/>
    <w:rsid w:val="00171F40"/>
    <w:rsid w:val="001767D3"/>
    <w:rsid w:val="0017681B"/>
    <w:rsid w:val="0018093A"/>
    <w:rsid w:val="001851E8"/>
    <w:rsid w:val="0018532F"/>
    <w:rsid w:val="00186D82"/>
    <w:rsid w:val="00187015"/>
    <w:rsid w:val="00190058"/>
    <w:rsid w:val="0019618C"/>
    <w:rsid w:val="0019708C"/>
    <w:rsid w:val="001A49C9"/>
    <w:rsid w:val="001A4C92"/>
    <w:rsid w:val="001A4E41"/>
    <w:rsid w:val="001A6F4A"/>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0295"/>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0CDB"/>
    <w:rsid w:val="00417E59"/>
    <w:rsid w:val="00420B90"/>
    <w:rsid w:val="00425A22"/>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75B51"/>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4878"/>
    <w:rsid w:val="00587CB6"/>
    <w:rsid w:val="00590833"/>
    <w:rsid w:val="0059118C"/>
    <w:rsid w:val="0059132C"/>
    <w:rsid w:val="00592A33"/>
    <w:rsid w:val="00594594"/>
    <w:rsid w:val="00594E08"/>
    <w:rsid w:val="0059713E"/>
    <w:rsid w:val="0059770C"/>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5FE5"/>
    <w:rsid w:val="005F7C13"/>
    <w:rsid w:val="0060362F"/>
    <w:rsid w:val="00603ED4"/>
    <w:rsid w:val="006051D7"/>
    <w:rsid w:val="00605269"/>
    <w:rsid w:val="006100A1"/>
    <w:rsid w:val="0061085F"/>
    <w:rsid w:val="00616B86"/>
    <w:rsid w:val="006205C1"/>
    <w:rsid w:val="00621386"/>
    <w:rsid w:val="00622DA9"/>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47B34"/>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2E2"/>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5FAB"/>
    <w:rsid w:val="00706649"/>
    <w:rsid w:val="0071228D"/>
    <w:rsid w:val="00713D5E"/>
    <w:rsid w:val="00714A95"/>
    <w:rsid w:val="00715228"/>
    <w:rsid w:val="007177DD"/>
    <w:rsid w:val="00721219"/>
    <w:rsid w:val="00723F66"/>
    <w:rsid w:val="00733A66"/>
    <w:rsid w:val="007358D0"/>
    <w:rsid w:val="0073718A"/>
    <w:rsid w:val="00737674"/>
    <w:rsid w:val="00746746"/>
    <w:rsid w:val="00746D07"/>
    <w:rsid w:val="00747CD1"/>
    <w:rsid w:val="00750DFC"/>
    <w:rsid w:val="00750F6C"/>
    <w:rsid w:val="00752CD6"/>
    <w:rsid w:val="00756CA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52A3"/>
    <w:rsid w:val="008961A6"/>
    <w:rsid w:val="008A1649"/>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C55AE"/>
    <w:rsid w:val="008D3858"/>
    <w:rsid w:val="008D394D"/>
    <w:rsid w:val="008D4ED0"/>
    <w:rsid w:val="008D650A"/>
    <w:rsid w:val="008D7373"/>
    <w:rsid w:val="008E1A3E"/>
    <w:rsid w:val="008E5943"/>
    <w:rsid w:val="008F028B"/>
    <w:rsid w:val="008F0580"/>
    <w:rsid w:val="008F15B9"/>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35A17"/>
    <w:rsid w:val="0094174A"/>
    <w:rsid w:val="00941DA4"/>
    <w:rsid w:val="00944DCC"/>
    <w:rsid w:val="0095256F"/>
    <w:rsid w:val="00952671"/>
    <w:rsid w:val="00956790"/>
    <w:rsid w:val="00962B32"/>
    <w:rsid w:val="00963249"/>
    <w:rsid w:val="009633FA"/>
    <w:rsid w:val="009669A2"/>
    <w:rsid w:val="00973757"/>
    <w:rsid w:val="00973ED4"/>
    <w:rsid w:val="00974E15"/>
    <w:rsid w:val="009750F3"/>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0F7"/>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30DF"/>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2324"/>
    <w:rsid w:val="00E04D55"/>
    <w:rsid w:val="00E065C4"/>
    <w:rsid w:val="00E07A4B"/>
    <w:rsid w:val="00E111C7"/>
    <w:rsid w:val="00E12680"/>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34B"/>
    <w:rsid w:val="00E5044D"/>
    <w:rsid w:val="00E51C0B"/>
    <w:rsid w:val="00E52CF7"/>
    <w:rsid w:val="00E532C8"/>
    <w:rsid w:val="00E558E5"/>
    <w:rsid w:val="00E558EE"/>
    <w:rsid w:val="00E55D4B"/>
    <w:rsid w:val="00E56489"/>
    <w:rsid w:val="00E565F0"/>
    <w:rsid w:val="00E60233"/>
    <w:rsid w:val="00E65BA9"/>
    <w:rsid w:val="00E70466"/>
    <w:rsid w:val="00E708AE"/>
    <w:rsid w:val="00E708E3"/>
    <w:rsid w:val="00E7154E"/>
    <w:rsid w:val="00E8070D"/>
    <w:rsid w:val="00E80C95"/>
    <w:rsid w:val="00E81699"/>
    <w:rsid w:val="00E81E7E"/>
    <w:rsid w:val="00E82073"/>
    <w:rsid w:val="00E95498"/>
    <w:rsid w:val="00EA73BF"/>
    <w:rsid w:val="00EB21AD"/>
    <w:rsid w:val="00EB56E2"/>
    <w:rsid w:val="00EB6DEF"/>
    <w:rsid w:val="00EC55B9"/>
    <w:rsid w:val="00ED02EC"/>
    <w:rsid w:val="00ED2F19"/>
    <w:rsid w:val="00ED599E"/>
    <w:rsid w:val="00EE1099"/>
    <w:rsid w:val="00EE230F"/>
    <w:rsid w:val="00EE6DE4"/>
    <w:rsid w:val="00EE7725"/>
    <w:rsid w:val="00EF01AC"/>
    <w:rsid w:val="00EF3CF5"/>
    <w:rsid w:val="00EF6543"/>
    <w:rsid w:val="00EF780D"/>
    <w:rsid w:val="00F03B7C"/>
    <w:rsid w:val="00F04D74"/>
    <w:rsid w:val="00F16731"/>
    <w:rsid w:val="00F21B4F"/>
    <w:rsid w:val="00F237A4"/>
    <w:rsid w:val="00F2388E"/>
    <w:rsid w:val="00F30A89"/>
    <w:rsid w:val="00F328CA"/>
    <w:rsid w:val="00F350FC"/>
    <w:rsid w:val="00F370CF"/>
    <w:rsid w:val="00F4002C"/>
    <w:rsid w:val="00F4273B"/>
    <w:rsid w:val="00F43A30"/>
    <w:rsid w:val="00F52CF6"/>
    <w:rsid w:val="00F52E78"/>
    <w:rsid w:val="00F5513D"/>
    <w:rsid w:val="00F55EBF"/>
    <w:rsid w:val="00F56D48"/>
    <w:rsid w:val="00F62ACB"/>
    <w:rsid w:val="00F644F4"/>
    <w:rsid w:val="00F6780C"/>
    <w:rsid w:val="00F72B18"/>
    <w:rsid w:val="00F818C2"/>
    <w:rsid w:val="00F925F0"/>
    <w:rsid w:val="00F944DD"/>
    <w:rsid w:val="00F977D5"/>
    <w:rsid w:val="00FA0406"/>
    <w:rsid w:val="00FA3113"/>
    <w:rsid w:val="00FA4163"/>
    <w:rsid w:val="00FA68D5"/>
    <w:rsid w:val="00FB0B06"/>
    <w:rsid w:val="00FB3148"/>
    <w:rsid w:val="00FB4FFC"/>
    <w:rsid w:val="00FB53A6"/>
    <w:rsid w:val="00FB5529"/>
    <w:rsid w:val="00FB7818"/>
    <w:rsid w:val="00FC03E4"/>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2BEB"/>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C39D8193-C9D1-DA4A-B8C7-8FEF708CB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194179203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RomanovX/Thesis"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package" Target="embeddings/Microsoft_Word-document.docx"/><Relationship Id="rId10" Type="http://schemas.openxmlformats.org/officeDocument/2006/relationships/image" Target="media/image3.jpe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1.e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63B9F57-80DC-3E47-9103-B92A72A60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4</TotalTime>
  <Pages>75</Pages>
  <Words>59756</Words>
  <Characters>328659</Characters>
  <Application>Microsoft Office Word</Application>
  <DocSecurity>0</DocSecurity>
  <Lines>2738</Lines>
  <Paragraphs>7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9</cp:revision>
  <cp:lastPrinted>2018-04-30T02:51:00Z</cp:lastPrinted>
  <dcterms:created xsi:type="dcterms:W3CDTF">2019-02-02T17:20:00Z</dcterms:created>
  <dcterms:modified xsi:type="dcterms:W3CDTF">2019-02-22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